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2337BA" w14:textId="176E163A" w:rsidR="00852BEF" w:rsidRPr="00AC065E" w:rsidRDefault="00F36605" w:rsidP="00852BEF">
      <w:pPr>
        <w:spacing w:before="4" w:line="243" w:lineRule="auto"/>
        <w:ind w:left="388" w:right="388"/>
        <w:jc w:val="center"/>
        <w:rPr>
          <w:rFonts w:ascii="Garamond" w:eastAsia="Calisto MT" w:hAnsi="Garamond" w:cs="Calisto MT"/>
          <w:b/>
          <w:color w:val="000000" w:themeColor="text1"/>
          <w:sz w:val="28"/>
          <w:szCs w:val="28"/>
          <w:lang w:val="en-US"/>
        </w:rPr>
      </w:pPr>
      <w:r w:rsidRPr="0018416C">
        <w:rPr>
          <w:rFonts w:ascii="Garamond" w:eastAsia="Calisto MT" w:hAnsi="Garamond" w:cs="Calisto MT"/>
          <w:b/>
          <w:color w:val="000000" w:themeColor="text1"/>
          <w:sz w:val="28"/>
          <w:szCs w:val="28"/>
          <w:lang w:val="en-US"/>
        </w:rPr>
        <w:t xml:space="preserve">Ethnocentrism in Edward </w:t>
      </w:r>
      <w:proofErr w:type="spellStart"/>
      <w:r w:rsidRPr="0018416C">
        <w:rPr>
          <w:rFonts w:ascii="Garamond" w:eastAsia="Calisto MT" w:hAnsi="Garamond" w:cs="Calisto MT"/>
          <w:b/>
          <w:color w:val="000000" w:themeColor="text1"/>
          <w:sz w:val="28"/>
          <w:szCs w:val="28"/>
          <w:lang w:val="en-US"/>
        </w:rPr>
        <w:t>Zwick’s</w:t>
      </w:r>
      <w:proofErr w:type="spellEnd"/>
      <w:r w:rsidRPr="0018416C">
        <w:rPr>
          <w:rFonts w:ascii="Garamond" w:eastAsia="Calisto MT" w:hAnsi="Garamond" w:cs="Calisto MT"/>
          <w:b/>
          <w:color w:val="000000" w:themeColor="text1"/>
          <w:sz w:val="28"/>
          <w:szCs w:val="28"/>
          <w:lang w:val="en-US"/>
        </w:rPr>
        <w:t xml:space="preserve"> </w:t>
      </w:r>
      <w:r w:rsidRPr="00AC065E">
        <w:rPr>
          <w:rFonts w:ascii="Garamond" w:eastAsia="Calisto MT" w:hAnsi="Garamond" w:cs="Calisto MT"/>
          <w:b/>
          <w:i/>
          <w:color w:val="000000" w:themeColor="text1"/>
          <w:sz w:val="28"/>
          <w:szCs w:val="28"/>
          <w:lang w:val="en-US"/>
        </w:rPr>
        <w:t>The Last Samurai</w:t>
      </w:r>
      <w:r w:rsidR="00AC065E">
        <w:rPr>
          <w:rFonts w:ascii="Garamond" w:eastAsia="Calisto MT" w:hAnsi="Garamond" w:cs="Calisto MT"/>
          <w:b/>
          <w:color w:val="000000" w:themeColor="text1"/>
          <w:sz w:val="28"/>
          <w:szCs w:val="28"/>
          <w:lang w:val="en-US"/>
        </w:rPr>
        <w:t xml:space="preserve"> Movie</w:t>
      </w:r>
    </w:p>
    <w:p w14:paraId="541D8CB2" w14:textId="77777777" w:rsidR="00852BEF" w:rsidRPr="0018416C" w:rsidRDefault="00852BEF" w:rsidP="008B2AFD">
      <w:pPr>
        <w:pStyle w:val="NoSpacing"/>
        <w:ind w:left="0" w:firstLine="0"/>
        <w:jc w:val="center"/>
        <w:rPr>
          <w:rFonts w:ascii="Garamond" w:hAnsi="Garamond"/>
          <w:b/>
          <w:sz w:val="28"/>
          <w:lang w:val="en-US"/>
        </w:rPr>
      </w:pPr>
    </w:p>
    <w:p w14:paraId="0CAB765D" w14:textId="2315BA96" w:rsidR="008B2AFD" w:rsidRDefault="008B2AFD" w:rsidP="008B2AFD">
      <w:pPr>
        <w:pStyle w:val="NoSpacing"/>
        <w:ind w:left="0" w:firstLine="0"/>
        <w:jc w:val="center"/>
        <w:rPr>
          <w:rFonts w:ascii="Garamond" w:hAnsi="Garamond"/>
          <w:lang w:val="en-US"/>
        </w:rPr>
      </w:pPr>
    </w:p>
    <w:p w14:paraId="4060950D" w14:textId="381004FD" w:rsidR="00166497" w:rsidRPr="00402350" w:rsidRDefault="00166497" w:rsidP="00166497">
      <w:pPr>
        <w:pStyle w:val="NoSpacing"/>
        <w:ind w:left="0" w:firstLine="0"/>
        <w:jc w:val="center"/>
        <w:rPr>
          <w:rFonts w:ascii="Garamond" w:hAnsi="Garamond"/>
          <w:b/>
          <w:lang w:val="en-US"/>
        </w:rPr>
      </w:pPr>
      <w:r>
        <w:rPr>
          <w:rFonts w:ascii="Garamond" w:hAnsi="Garamond"/>
          <w:b/>
          <w:lang w:val="en-US"/>
        </w:rPr>
        <w:t xml:space="preserve">Yogi </w:t>
      </w:r>
      <w:proofErr w:type="spellStart"/>
      <w:r>
        <w:rPr>
          <w:rFonts w:ascii="Garamond" w:hAnsi="Garamond"/>
          <w:b/>
          <w:lang w:val="en-US"/>
        </w:rPr>
        <w:t>Setyo</w:t>
      </w:r>
      <w:proofErr w:type="spellEnd"/>
      <w:r>
        <w:rPr>
          <w:rFonts w:ascii="Garamond" w:hAnsi="Garamond"/>
          <w:b/>
          <w:lang w:val="en-US"/>
        </w:rPr>
        <w:t xml:space="preserve"> </w:t>
      </w:r>
      <w:proofErr w:type="spellStart"/>
      <w:r>
        <w:rPr>
          <w:rFonts w:ascii="Garamond" w:hAnsi="Garamond"/>
          <w:b/>
          <w:lang w:val="en-US"/>
        </w:rPr>
        <w:t>Pradana</w:t>
      </w:r>
      <w:proofErr w:type="spellEnd"/>
      <w:r w:rsidRPr="00402350">
        <w:rPr>
          <w:rFonts w:ascii="Garamond" w:hAnsi="Garamond"/>
          <w:b/>
          <w:lang w:val="en-US"/>
        </w:rPr>
        <w:t xml:space="preserve">, </w:t>
      </w:r>
    </w:p>
    <w:p w14:paraId="5442E133" w14:textId="4604F4F8" w:rsidR="00166497" w:rsidRPr="00402350" w:rsidRDefault="00166497" w:rsidP="00166497">
      <w:pPr>
        <w:pStyle w:val="NoSpacing"/>
        <w:ind w:left="0" w:firstLine="0"/>
        <w:jc w:val="center"/>
        <w:rPr>
          <w:rFonts w:ascii="Garamond" w:hAnsi="Garamond"/>
          <w:b/>
          <w:lang w:val="id-ID"/>
        </w:rPr>
      </w:pPr>
      <w:r>
        <w:rPr>
          <w:rFonts w:ascii="Garamond" w:hAnsi="Garamond"/>
          <w:b/>
          <w:lang w:val="en-US"/>
        </w:rPr>
        <w:t xml:space="preserve">Ali </w:t>
      </w:r>
      <w:proofErr w:type="spellStart"/>
      <w:r>
        <w:rPr>
          <w:rFonts w:ascii="Garamond" w:hAnsi="Garamond"/>
          <w:b/>
          <w:lang w:val="en-US"/>
        </w:rPr>
        <w:t>Mustofa</w:t>
      </w:r>
      <w:proofErr w:type="spellEnd"/>
    </w:p>
    <w:p w14:paraId="24C63453" w14:textId="7C5DFB4C" w:rsidR="00166497" w:rsidRDefault="00166497" w:rsidP="00166497">
      <w:pPr>
        <w:pStyle w:val="NoSpacing"/>
        <w:ind w:left="0" w:firstLine="0"/>
        <w:jc w:val="center"/>
        <w:rPr>
          <w:rFonts w:ascii="Garamond" w:hAnsi="Garamond"/>
          <w:lang w:val="en-US"/>
        </w:rPr>
      </w:pPr>
      <w:proofErr w:type="spellStart"/>
      <w:r>
        <w:rPr>
          <w:rFonts w:ascii="Garamond" w:hAnsi="Garamond"/>
          <w:lang w:val="en-US"/>
        </w:rPr>
        <w:t>Universitas</w:t>
      </w:r>
      <w:proofErr w:type="spellEnd"/>
      <w:r>
        <w:rPr>
          <w:rFonts w:ascii="Garamond" w:hAnsi="Garamond"/>
          <w:lang w:val="en-US"/>
        </w:rPr>
        <w:t xml:space="preserve"> </w:t>
      </w:r>
      <w:proofErr w:type="spellStart"/>
      <w:r>
        <w:rPr>
          <w:rFonts w:ascii="Garamond" w:hAnsi="Garamond"/>
          <w:lang w:val="en-US"/>
        </w:rPr>
        <w:t>Negeri</w:t>
      </w:r>
      <w:proofErr w:type="spellEnd"/>
      <w:r>
        <w:rPr>
          <w:rFonts w:ascii="Garamond" w:hAnsi="Garamond"/>
          <w:lang w:val="en-US"/>
        </w:rPr>
        <w:t xml:space="preserve"> Surabaya</w:t>
      </w:r>
      <w:r w:rsidRPr="00402350">
        <w:rPr>
          <w:rFonts w:ascii="Garamond" w:hAnsi="Garamond"/>
          <w:lang w:val="en-US"/>
        </w:rPr>
        <w:t xml:space="preserve">, </w:t>
      </w:r>
    </w:p>
    <w:p w14:paraId="62D222FA" w14:textId="65625C8C" w:rsidR="00166497" w:rsidRPr="00402350" w:rsidRDefault="008032E9" w:rsidP="00166497">
      <w:pPr>
        <w:pStyle w:val="NoSpacing"/>
        <w:ind w:left="0" w:firstLine="0"/>
        <w:jc w:val="center"/>
        <w:rPr>
          <w:rFonts w:ascii="Garamond" w:hAnsi="Garamond"/>
          <w:lang w:val="en-US"/>
        </w:rPr>
      </w:pPr>
      <w:r>
        <w:rPr>
          <w:rFonts w:ascii="Garamond" w:hAnsi="Garamond"/>
          <w:lang w:val="en-US"/>
        </w:rPr>
        <w:t xml:space="preserve">Jl. </w:t>
      </w:r>
      <w:proofErr w:type="spellStart"/>
      <w:r>
        <w:rPr>
          <w:rFonts w:ascii="Garamond" w:hAnsi="Garamond"/>
          <w:lang w:val="en-US"/>
        </w:rPr>
        <w:t>Lidah</w:t>
      </w:r>
      <w:proofErr w:type="spellEnd"/>
      <w:r>
        <w:rPr>
          <w:rFonts w:ascii="Garamond" w:hAnsi="Garamond"/>
          <w:lang w:val="en-US"/>
        </w:rPr>
        <w:t xml:space="preserve"> </w:t>
      </w:r>
      <w:proofErr w:type="spellStart"/>
      <w:r>
        <w:rPr>
          <w:rFonts w:ascii="Garamond" w:hAnsi="Garamond"/>
          <w:lang w:val="en-US"/>
        </w:rPr>
        <w:t>Wetan</w:t>
      </w:r>
      <w:proofErr w:type="spellEnd"/>
      <w:r>
        <w:rPr>
          <w:rFonts w:ascii="Garamond" w:hAnsi="Garamond"/>
          <w:lang w:val="en-US"/>
        </w:rPr>
        <w:t xml:space="preserve">, </w:t>
      </w:r>
      <w:proofErr w:type="spellStart"/>
      <w:r>
        <w:rPr>
          <w:rFonts w:ascii="Garamond" w:hAnsi="Garamond"/>
          <w:lang w:val="en-US"/>
        </w:rPr>
        <w:t>Lakasantri</w:t>
      </w:r>
      <w:proofErr w:type="spellEnd"/>
      <w:r>
        <w:rPr>
          <w:rFonts w:ascii="Garamond" w:hAnsi="Garamond"/>
          <w:lang w:val="en-US"/>
        </w:rPr>
        <w:t>, Surabaya</w:t>
      </w:r>
    </w:p>
    <w:p w14:paraId="3294ADF5" w14:textId="544578D8" w:rsidR="00166497" w:rsidRDefault="00E15C70" w:rsidP="00166497">
      <w:pPr>
        <w:pStyle w:val="NoSpacing"/>
        <w:ind w:left="0" w:firstLine="0"/>
        <w:jc w:val="center"/>
        <w:rPr>
          <w:rStyle w:val="Hyperlink"/>
          <w:rFonts w:ascii="Garamond" w:hAnsi="Garamond"/>
          <w:lang w:val="en-US"/>
        </w:rPr>
      </w:pPr>
      <w:hyperlink r:id="rId9" w:history="1">
        <w:r w:rsidR="008032E9" w:rsidRPr="001C6060">
          <w:rPr>
            <w:rStyle w:val="Hyperlink"/>
            <w:rFonts w:ascii="Garamond" w:hAnsi="Garamond"/>
            <w:lang w:val="en-US"/>
          </w:rPr>
          <w:t>yogi.17020154014@mhs.unesa.ac.id</w:t>
        </w:r>
      </w:hyperlink>
    </w:p>
    <w:p w14:paraId="0FFC31F9" w14:textId="2B8F4AF0" w:rsidR="008032E9" w:rsidRDefault="008032E9" w:rsidP="00166497">
      <w:pPr>
        <w:pStyle w:val="NoSpacing"/>
        <w:ind w:left="0" w:firstLine="0"/>
        <w:jc w:val="center"/>
        <w:rPr>
          <w:rFonts w:ascii="Garamond" w:hAnsi="Garamond"/>
          <w:lang w:val="en-US"/>
        </w:rPr>
      </w:pPr>
      <w:r>
        <w:rPr>
          <w:rStyle w:val="Hyperlink"/>
          <w:rFonts w:ascii="Garamond" w:hAnsi="Garamond"/>
          <w:lang w:val="en-US"/>
        </w:rPr>
        <w:t>alimustofa@unesa.ac.id</w:t>
      </w:r>
    </w:p>
    <w:p w14:paraId="22635ADB" w14:textId="58A13A54" w:rsidR="001A41CD" w:rsidRDefault="001A41CD" w:rsidP="00166497">
      <w:pPr>
        <w:pStyle w:val="NoSpacing"/>
        <w:ind w:left="0" w:firstLine="0"/>
        <w:rPr>
          <w:rFonts w:ascii="Garamond" w:hAnsi="Garamond"/>
          <w:lang w:val="en-US"/>
        </w:rPr>
      </w:pPr>
    </w:p>
    <w:p w14:paraId="3C47A040" w14:textId="77777777" w:rsidR="001A41CD" w:rsidRPr="0018416C" w:rsidRDefault="001A41CD" w:rsidP="008B2AFD">
      <w:pPr>
        <w:pStyle w:val="NoSpacing"/>
        <w:ind w:left="0" w:firstLine="0"/>
        <w:jc w:val="center"/>
        <w:rPr>
          <w:rFonts w:ascii="Garamond" w:hAnsi="Garamond"/>
          <w:lang w:val="en-US"/>
        </w:rPr>
      </w:pPr>
    </w:p>
    <w:p w14:paraId="5C87B24B" w14:textId="7FC0789A" w:rsidR="008B2AFD" w:rsidRDefault="008B2AFD" w:rsidP="008B2AFD">
      <w:pPr>
        <w:pStyle w:val="BodyText"/>
        <w:spacing w:after="0"/>
        <w:jc w:val="center"/>
        <w:rPr>
          <w:rFonts w:ascii="Garamond" w:hAnsi="Garamond"/>
          <w:b/>
          <w:lang w:val="en-US"/>
        </w:rPr>
      </w:pPr>
    </w:p>
    <w:p w14:paraId="15DF97FF" w14:textId="77777777" w:rsidR="00166497" w:rsidRPr="0018416C" w:rsidRDefault="00166497" w:rsidP="008B2AFD">
      <w:pPr>
        <w:pStyle w:val="BodyText"/>
        <w:spacing w:after="0"/>
        <w:jc w:val="center"/>
        <w:rPr>
          <w:rFonts w:ascii="Garamond" w:hAnsi="Garamond"/>
          <w:b/>
          <w:lang w:val="en-US"/>
        </w:rPr>
      </w:pPr>
    </w:p>
    <w:p w14:paraId="5CCFDB4F" w14:textId="77777777" w:rsidR="008B2AFD" w:rsidRPr="0018416C" w:rsidRDefault="008B2AFD" w:rsidP="008B2AFD">
      <w:pPr>
        <w:pStyle w:val="BodyText"/>
        <w:spacing w:after="0"/>
        <w:jc w:val="center"/>
        <w:rPr>
          <w:rFonts w:ascii="Garamond" w:hAnsi="Garamond"/>
          <w:b/>
          <w:i/>
          <w:lang w:val="en-US"/>
        </w:rPr>
      </w:pPr>
      <w:r w:rsidRPr="0018416C">
        <w:rPr>
          <w:rFonts w:ascii="Garamond" w:hAnsi="Garamond"/>
          <w:b/>
          <w:lang w:val="en-US"/>
        </w:rPr>
        <w:t>ABSTRACT</w:t>
      </w:r>
    </w:p>
    <w:p w14:paraId="2D1D4D67" w14:textId="77777777" w:rsidR="008B2AFD" w:rsidRPr="0018416C" w:rsidRDefault="008B2AFD" w:rsidP="008B2AFD">
      <w:pPr>
        <w:pStyle w:val="BodyText"/>
        <w:spacing w:after="0"/>
        <w:jc w:val="center"/>
        <w:rPr>
          <w:rFonts w:ascii="Garamond" w:hAnsi="Garamond"/>
          <w:b/>
          <w:i/>
          <w:lang w:val="en-US"/>
        </w:rPr>
      </w:pPr>
    </w:p>
    <w:p w14:paraId="248CD800" w14:textId="58DA7BA9" w:rsidR="008B2AFD" w:rsidRPr="00336E06" w:rsidRDefault="00F801C9" w:rsidP="00555BE8">
      <w:pPr>
        <w:jc w:val="both"/>
        <w:rPr>
          <w:rFonts w:ascii="Garamond" w:eastAsia="Calisto MT" w:hAnsi="Garamond" w:cs="Calisto MT"/>
          <w:i/>
          <w:iCs/>
          <w:color w:val="000000" w:themeColor="text1"/>
          <w:sz w:val="24"/>
          <w:szCs w:val="24"/>
          <w:lang w:val="en-US"/>
        </w:rPr>
      </w:pPr>
      <w:r w:rsidRPr="00555BE8">
        <w:rPr>
          <w:rFonts w:ascii="Garamond" w:eastAsia="Calisto MT" w:hAnsi="Garamond" w:cs="Calisto MT"/>
          <w:color w:val="000000" w:themeColor="text1"/>
          <w:sz w:val="24"/>
          <w:szCs w:val="24"/>
          <w:lang w:val="en-US"/>
        </w:rPr>
        <w:t xml:space="preserve">This </w:t>
      </w:r>
      <w:r>
        <w:rPr>
          <w:rFonts w:ascii="Garamond" w:eastAsia="Calisto MT" w:hAnsi="Garamond" w:cs="Calisto MT"/>
          <w:color w:val="000000" w:themeColor="text1"/>
          <w:sz w:val="24"/>
          <w:szCs w:val="24"/>
          <w:lang w:val="en-US"/>
        </w:rPr>
        <w:t>research</w:t>
      </w:r>
      <w:r w:rsidRPr="00555BE8">
        <w:rPr>
          <w:rFonts w:ascii="Garamond" w:eastAsia="Calisto MT" w:hAnsi="Garamond" w:cs="Calisto MT"/>
          <w:color w:val="000000" w:themeColor="text1"/>
          <w:sz w:val="24"/>
          <w:szCs w:val="24"/>
          <w:lang w:val="en-US"/>
        </w:rPr>
        <w:t xml:space="preserve"> focuses on ethnocentrism in Edward </w:t>
      </w:r>
      <w:proofErr w:type="spellStart"/>
      <w:r w:rsidRPr="00555BE8">
        <w:rPr>
          <w:rFonts w:ascii="Garamond" w:eastAsia="Calisto MT" w:hAnsi="Garamond" w:cs="Calisto MT"/>
          <w:color w:val="000000" w:themeColor="text1"/>
          <w:sz w:val="24"/>
          <w:szCs w:val="24"/>
          <w:lang w:val="en-US"/>
        </w:rPr>
        <w:t>Zwick’s</w:t>
      </w:r>
      <w:proofErr w:type="spellEnd"/>
      <w:r w:rsidRPr="00555BE8">
        <w:rPr>
          <w:rFonts w:ascii="Garamond" w:eastAsia="Calisto MT" w:hAnsi="Garamond" w:cs="Calisto MT"/>
          <w:color w:val="000000" w:themeColor="text1"/>
          <w:sz w:val="24"/>
          <w:szCs w:val="24"/>
          <w:lang w:val="en-US"/>
        </w:rPr>
        <w:t xml:space="preserve"> </w:t>
      </w:r>
      <w:r w:rsidRPr="00AC065E">
        <w:rPr>
          <w:rFonts w:ascii="Garamond" w:eastAsia="Calisto MT" w:hAnsi="Garamond" w:cs="Calisto MT"/>
          <w:i/>
          <w:color w:val="000000" w:themeColor="text1"/>
          <w:sz w:val="24"/>
          <w:szCs w:val="24"/>
          <w:lang w:val="en-US"/>
        </w:rPr>
        <w:t>The Last Samurai</w:t>
      </w:r>
      <w:r w:rsidRPr="00555BE8">
        <w:rPr>
          <w:rFonts w:ascii="Garamond" w:eastAsia="Calisto MT" w:hAnsi="Garamond" w:cs="Calisto MT"/>
          <w:color w:val="000000" w:themeColor="text1"/>
          <w:sz w:val="24"/>
          <w:szCs w:val="24"/>
          <w:lang w:val="en-US"/>
        </w:rPr>
        <w:t>. It is intended to identify how ethnocentri</w:t>
      </w:r>
      <w:bookmarkStart w:id="0" w:name="_GoBack"/>
      <w:bookmarkEnd w:id="0"/>
      <w:r w:rsidRPr="00555BE8">
        <w:rPr>
          <w:rFonts w:ascii="Garamond" w:eastAsia="Calisto MT" w:hAnsi="Garamond" w:cs="Calisto MT"/>
          <w:color w:val="000000" w:themeColor="text1"/>
          <w:sz w:val="24"/>
          <w:szCs w:val="24"/>
          <w:lang w:val="en-US"/>
        </w:rPr>
        <w:t xml:space="preserve">sm </w:t>
      </w:r>
      <w:r w:rsidR="00935EDB">
        <w:rPr>
          <w:rFonts w:ascii="Garamond" w:eastAsia="Calisto MT" w:hAnsi="Garamond" w:cs="Calisto MT"/>
          <w:color w:val="000000" w:themeColor="text1"/>
          <w:sz w:val="24"/>
          <w:szCs w:val="24"/>
          <w:lang w:val="en-US"/>
        </w:rPr>
        <w:t xml:space="preserve">is </w:t>
      </w:r>
      <w:r w:rsidRPr="00555BE8">
        <w:rPr>
          <w:rFonts w:ascii="Garamond" w:eastAsia="Calisto MT" w:hAnsi="Garamond" w:cs="Calisto MT"/>
          <w:color w:val="000000" w:themeColor="text1"/>
          <w:sz w:val="24"/>
          <w:szCs w:val="24"/>
          <w:lang w:val="en-US"/>
        </w:rPr>
        <w:t xml:space="preserve">depicted and reflected </w:t>
      </w:r>
      <w:r w:rsidR="00935EDB">
        <w:rPr>
          <w:rFonts w:ascii="Garamond" w:eastAsia="Calisto MT" w:hAnsi="Garamond" w:cs="Calisto MT"/>
          <w:color w:val="000000" w:themeColor="text1"/>
          <w:sz w:val="24"/>
          <w:szCs w:val="24"/>
          <w:lang w:val="en-US"/>
        </w:rPr>
        <w:t>in</w:t>
      </w:r>
      <w:r w:rsidRPr="00555BE8">
        <w:rPr>
          <w:rFonts w:ascii="Garamond" w:eastAsia="Calisto MT" w:hAnsi="Garamond" w:cs="Calisto MT"/>
          <w:color w:val="000000" w:themeColor="text1"/>
          <w:sz w:val="24"/>
          <w:szCs w:val="24"/>
          <w:lang w:val="en-US"/>
        </w:rPr>
        <w:t xml:space="preserve"> the life of samurai</w:t>
      </w:r>
      <w:r w:rsidR="00B802D2">
        <w:rPr>
          <w:rFonts w:ascii="Garamond" w:eastAsia="Calisto MT" w:hAnsi="Garamond" w:cs="Calisto MT"/>
          <w:color w:val="000000" w:themeColor="text1"/>
          <w:sz w:val="24"/>
          <w:szCs w:val="24"/>
          <w:lang w:val="en-US"/>
        </w:rPr>
        <w:t xml:space="preserve"> in the movie </w:t>
      </w:r>
      <w:r w:rsidR="00B802D2" w:rsidRPr="00AC065E">
        <w:rPr>
          <w:rFonts w:ascii="Garamond" w:eastAsia="Calisto MT" w:hAnsi="Garamond" w:cs="Calisto MT"/>
          <w:i/>
          <w:color w:val="000000" w:themeColor="text1"/>
          <w:sz w:val="24"/>
          <w:szCs w:val="24"/>
          <w:lang w:val="en-US"/>
        </w:rPr>
        <w:t>The Last Samurai</w:t>
      </w:r>
      <w:r w:rsidRPr="00555BE8">
        <w:rPr>
          <w:rFonts w:ascii="Garamond" w:eastAsia="Calisto MT" w:hAnsi="Garamond" w:cs="Calisto MT"/>
          <w:color w:val="000000" w:themeColor="text1"/>
          <w:sz w:val="24"/>
          <w:szCs w:val="24"/>
          <w:lang w:val="en-US"/>
        </w:rPr>
        <w:t xml:space="preserve">. </w:t>
      </w:r>
      <w:r w:rsidR="00935EDB">
        <w:rPr>
          <w:rFonts w:ascii="Garamond" w:eastAsia="Calisto MT" w:hAnsi="Garamond" w:cs="Calisto MT"/>
          <w:color w:val="000000" w:themeColor="text1"/>
          <w:sz w:val="24"/>
          <w:szCs w:val="24"/>
          <w:lang w:val="en-US"/>
        </w:rPr>
        <w:t>The e</w:t>
      </w:r>
      <w:r w:rsidRPr="00555BE8">
        <w:rPr>
          <w:rFonts w:ascii="Garamond" w:eastAsia="Calisto MT" w:hAnsi="Garamond" w:cs="Calisto MT"/>
          <w:color w:val="000000" w:themeColor="text1"/>
          <w:sz w:val="24"/>
          <w:szCs w:val="24"/>
          <w:lang w:val="en-US"/>
        </w:rPr>
        <w:t xml:space="preserve">thnocentrism theory by William G. Sumner will </w:t>
      </w:r>
      <w:r w:rsidR="00AC065E">
        <w:rPr>
          <w:rFonts w:ascii="Garamond" w:eastAsia="Calisto MT" w:hAnsi="Garamond" w:cs="Calisto MT"/>
          <w:color w:val="000000" w:themeColor="text1"/>
          <w:sz w:val="24"/>
          <w:szCs w:val="24"/>
          <w:lang w:val="en-US"/>
        </w:rPr>
        <w:t xml:space="preserve">be </w:t>
      </w:r>
      <w:r w:rsidRPr="00555BE8">
        <w:rPr>
          <w:rFonts w:ascii="Garamond" w:eastAsia="Calisto MT" w:hAnsi="Garamond" w:cs="Calisto MT"/>
          <w:color w:val="000000" w:themeColor="text1"/>
          <w:sz w:val="24"/>
          <w:szCs w:val="24"/>
          <w:lang w:val="en-US"/>
        </w:rPr>
        <w:t>use</w:t>
      </w:r>
      <w:r w:rsidR="00AC065E">
        <w:rPr>
          <w:rFonts w:ascii="Garamond" w:eastAsia="Calisto MT" w:hAnsi="Garamond" w:cs="Calisto MT"/>
          <w:color w:val="000000" w:themeColor="text1"/>
          <w:sz w:val="24"/>
          <w:szCs w:val="24"/>
          <w:lang w:val="en-US"/>
        </w:rPr>
        <w:t>d</w:t>
      </w:r>
      <w:r w:rsidRPr="00555BE8">
        <w:rPr>
          <w:rFonts w:ascii="Garamond" w:eastAsia="Calisto MT" w:hAnsi="Garamond" w:cs="Calisto MT"/>
          <w:color w:val="000000" w:themeColor="text1"/>
          <w:sz w:val="24"/>
          <w:szCs w:val="24"/>
          <w:lang w:val="en-US"/>
        </w:rPr>
        <w:t xml:space="preserve"> to analyze the movie</w:t>
      </w:r>
      <w:r w:rsidR="00E043E5">
        <w:rPr>
          <w:rFonts w:ascii="Garamond" w:eastAsia="Calisto MT" w:hAnsi="Garamond" w:cs="Calisto MT"/>
          <w:color w:val="000000" w:themeColor="text1"/>
          <w:sz w:val="24"/>
          <w:szCs w:val="24"/>
          <w:lang w:val="en-US"/>
        </w:rPr>
        <w:t xml:space="preserve">. </w:t>
      </w:r>
      <w:r w:rsidR="00EE100A">
        <w:rPr>
          <w:rFonts w:ascii="Garamond" w:eastAsia="Calisto MT" w:hAnsi="Garamond" w:cs="Calisto MT"/>
          <w:color w:val="000000" w:themeColor="text1"/>
          <w:sz w:val="24"/>
          <w:szCs w:val="24"/>
          <w:lang w:val="en-US"/>
        </w:rPr>
        <w:t>Qualitatively, t</w:t>
      </w:r>
      <w:r w:rsidR="006E0419" w:rsidRPr="006E0419">
        <w:rPr>
          <w:rFonts w:ascii="Garamond" w:eastAsia="Calisto MT" w:hAnsi="Garamond" w:cs="Calisto MT"/>
          <w:color w:val="000000" w:themeColor="text1"/>
          <w:sz w:val="24"/>
          <w:szCs w:val="24"/>
          <w:lang w:val="en-US"/>
        </w:rPr>
        <w:t xml:space="preserve">he data </w:t>
      </w:r>
      <w:r w:rsidR="00B802D2">
        <w:rPr>
          <w:rFonts w:ascii="Garamond" w:eastAsia="Calisto MT" w:hAnsi="Garamond" w:cs="Calisto MT"/>
          <w:color w:val="000000" w:themeColor="text1"/>
          <w:sz w:val="24"/>
          <w:szCs w:val="24"/>
          <w:lang w:val="en-US"/>
        </w:rPr>
        <w:t>were</w:t>
      </w:r>
      <w:r w:rsidR="006E0419" w:rsidRPr="006E0419">
        <w:rPr>
          <w:rFonts w:ascii="Garamond" w:eastAsia="Calisto MT" w:hAnsi="Garamond" w:cs="Calisto MT"/>
          <w:color w:val="000000" w:themeColor="text1"/>
          <w:sz w:val="24"/>
          <w:szCs w:val="24"/>
          <w:lang w:val="en-US"/>
        </w:rPr>
        <w:t xml:space="preserve"> obtained by watching the film, reading the </w:t>
      </w:r>
      <w:r w:rsidR="00BD6E3E">
        <w:rPr>
          <w:rFonts w:ascii="Garamond" w:eastAsia="Calisto MT" w:hAnsi="Garamond" w:cs="Calisto MT"/>
          <w:color w:val="000000" w:themeColor="text1"/>
          <w:sz w:val="24"/>
          <w:szCs w:val="24"/>
          <w:lang w:val="en-US"/>
        </w:rPr>
        <w:t xml:space="preserve">movie </w:t>
      </w:r>
      <w:r w:rsidR="006E0419" w:rsidRPr="006E0419">
        <w:rPr>
          <w:rFonts w:ascii="Garamond" w:eastAsia="Calisto MT" w:hAnsi="Garamond" w:cs="Calisto MT"/>
          <w:color w:val="000000" w:themeColor="text1"/>
          <w:sz w:val="24"/>
          <w:szCs w:val="24"/>
          <w:lang w:val="en-US"/>
        </w:rPr>
        <w:t>script</w:t>
      </w:r>
      <w:r w:rsidR="00B802D2">
        <w:rPr>
          <w:rFonts w:ascii="Garamond" w:eastAsia="Calisto MT" w:hAnsi="Garamond" w:cs="Calisto MT"/>
          <w:color w:val="000000" w:themeColor="text1"/>
          <w:sz w:val="24"/>
          <w:szCs w:val="24"/>
          <w:lang w:val="en-US"/>
        </w:rPr>
        <w:t xml:space="preserve"> and cinematographic elements</w:t>
      </w:r>
      <w:r w:rsidR="006E0419" w:rsidRPr="006E0419">
        <w:rPr>
          <w:rFonts w:ascii="Garamond" w:eastAsia="Calisto MT" w:hAnsi="Garamond" w:cs="Calisto MT"/>
          <w:color w:val="000000" w:themeColor="text1"/>
          <w:sz w:val="24"/>
          <w:szCs w:val="24"/>
          <w:lang w:val="en-US"/>
        </w:rPr>
        <w:t>, identifying data based on the topic of study, and categorizing the data</w:t>
      </w:r>
      <w:r w:rsidR="00B802D2">
        <w:rPr>
          <w:rFonts w:ascii="Garamond" w:eastAsia="Calisto MT" w:hAnsi="Garamond" w:cs="Calisto MT"/>
          <w:color w:val="000000" w:themeColor="text1"/>
          <w:sz w:val="24"/>
          <w:szCs w:val="24"/>
          <w:lang w:val="en-US"/>
        </w:rPr>
        <w:t xml:space="preserve"> with respect to the theoretical framework</w:t>
      </w:r>
      <w:r w:rsidR="006E0419" w:rsidRPr="006E0419">
        <w:rPr>
          <w:rFonts w:ascii="Garamond" w:eastAsia="Calisto MT" w:hAnsi="Garamond" w:cs="Calisto MT"/>
          <w:color w:val="000000" w:themeColor="text1"/>
          <w:sz w:val="24"/>
          <w:szCs w:val="24"/>
          <w:lang w:val="en-US"/>
        </w:rPr>
        <w:t>.</w:t>
      </w:r>
      <w:r w:rsidR="006E0419">
        <w:rPr>
          <w:rFonts w:ascii="Garamond" w:eastAsia="Calisto MT" w:hAnsi="Garamond" w:cs="Calisto MT"/>
          <w:color w:val="000000" w:themeColor="text1"/>
          <w:sz w:val="24"/>
          <w:szCs w:val="24"/>
          <w:lang w:val="en-US"/>
        </w:rPr>
        <w:t xml:space="preserve"> </w:t>
      </w:r>
      <w:r w:rsidR="00AC065E">
        <w:rPr>
          <w:rFonts w:ascii="Garamond" w:eastAsia="Calisto MT" w:hAnsi="Garamond" w:cs="Calisto MT"/>
          <w:color w:val="000000" w:themeColor="text1"/>
          <w:sz w:val="24"/>
          <w:szCs w:val="24"/>
          <w:lang w:val="en-US"/>
        </w:rPr>
        <w:t>Based on the analysis</w:t>
      </w:r>
      <w:r w:rsidRPr="00555BE8">
        <w:rPr>
          <w:rFonts w:ascii="Garamond" w:eastAsia="Calisto MT" w:hAnsi="Garamond" w:cs="Calisto MT"/>
          <w:color w:val="000000" w:themeColor="text1"/>
          <w:sz w:val="24"/>
          <w:szCs w:val="24"/>
          <w:lang w:val="en-US"/>
        </w:rPr>
        <w:t xml:space="preserve">, </w:t>
      </w:r>
      <w:r w:rsidR="00AC065E">
        <w:rPr>
          <w:rFonts w:ascii="Garamond" w:eastAsia="Calisto MT" w:hAnsi="Garamond" w:cs="Calisto MT"/>
          <w:color w:val="000000" w:themeColor="text1"/>
          <w:sz w:val="24"/>
          <w:szCs w:val="24"/>
          <w:lang w:val="en-US"/>
        </w:rPr>
        <w:t xml:space="preserve">the findings show that </w:t>
      </w:r>
      <w:r w:rsidRPr="00555BE8">
        <w:rPr>
          <w:rFonts w:ascii="Garamond" w:eastAsia="Calisto MT" w:hAnsi="Garamond" w:cs="Calisto MT"/>
          <w:color w:val="000000" w:themeColor="text1"/>
          <w:sz w:val="24"/>
          <w:szCs w:val="24"/>
          <w:lang w:val="en-US"/>
        </w:rPr>
        <w:t xml:space="preserve">there </w:t>
      </w:r>
      <w:r>
        <w:rPr>
          <w:rFonts w:ascii="Garamond" w:eastAsia="Calisto MT" w:hAnsi="Garamond" w:cs="Calisto MT"/>
          <w:color w:val="000000" w:themeColor="text1"/>
          <w:sz w:val="24"/>
          <w:szCs w:val="24"/>
          <w:lang w:val="en-US"/>
        </w:rPr>
        <w:t>are</w:t>
      </w:r>
      <w:r w:rsidRPr="00555BE8">
        <w:rPr>
          <w:rFonts w:ascii="Garamond" w:eastAsia="Calisto MT" w:hAnsi="Garamond" w:cs="Calisto MT"/>
          <w:color w:val="000000" w:themeColor="text1"/>
          <w:sz w:val="24"/>
          <w:szCs w:val="24"/>
          <w:lang w:val="en-US"/>
        </w:rPr>
        <w:t xml:space="preserve"> three aspect</w:t>
      </w:r>
      <w:r>
        <w:rPr>
          <w:rFonts w:ascii="Garamond" w:eastAsia="Calisto MT" w:hAnsi="Garamond" w:cs="Calisto MT"/>
          <w:color w:val="000000" w:themeColor="text1"/>
          <w:sz w:val="24"/>
          <w:szCs w:val="24"/>
          <w:lang w:val="en-US"/>
        </w:rPr>
        <w:t>s</w:t>
      </w:r>
      <w:r w:rsidR="00AC065E">
        <w:rPr>
          <w:rFonts w:ascii="Garamond" w:eastAsia="Calisto MT" w:hAnsi="Garamond" w:cs="Calisto MT"/>
          <w:color w:val="000000" w:themeColor="text1"/>
          <w:sz w:val="24"/>
          <w:szCs w:val="24"/>
          <w:lang w:val="en-US"/>
        </w:rPr>
        <w:t xml:space="preserve"> of ethnocentrism; first, loyal to in-group norms; s</w:t>
      </w:r>
      <w:r w:rsidRPr="00555BE8">
        <w:rPr>
          <w:rFonts w:ascii="Garamond" w:eastAsia="Calisto MT" w:hAnsi="Garamond" w:cs="Calisto MT"/>
          <w:color w:val="000000" w:themeColor="text1"/>
          <w:sz w:val="24"/>
          <w:szCs w:val="24"/>
          <w:lang w:val="en-US"/>
        </w:rPr>
        <w:t>econd, express in</w:t>
      </w:r>
      <w:r>
        <w:rPr>
          <w:rFonts w:ascii="Garamond" w:eastAsia="Calisto MT" w:hAnsi="Garamond" w:cs="Calisto MT"/>
          <w:color w:val="000000" w:themeColor="text1"/>
          <w:sz w:val="24"/>
          <w:szCs w:val="24"/>
          <w:lang w:val="en-US"/>
        </w:rPr>
        <w:t>-</w:t>
      </w:r>
      <w:r w:rsidR="00AC065E">
        <w:rPr>
          <w:rFonts w:ascii="Garamond" w:eastAsia="Calisto MT" w:hAnsi="Garamond" w:cs="Calisto MT"/>
          <w:color w:val="000000" w:themeColor="text1"/>
          <w:sz w:val="24"/>
          <w:szCs w:val="24"/>
          <w:lang w:val="en-US"/>
        </w:rPr>
        <w:t>group pride; t</w:t>
      </w:r>
      <w:r w:rsidRPr="00555BE8">
        <w:rPr>
          <w:rFonts w:ascii="Garamond" w:eastAsia="Calisto MT" w:hAnsi="Garamond" w:cs="Calisto MT"/>
          <w:color w:val="000000" w:themeColor="text1"/>
          <w:sz w:val="24"/>
          <w:szCs w:val="24"/>
          <w:lang w:val="en-US"/>
        </w:rPr>
        <w:t xml:space="preserve">hird, judge and underestimate </w:t>
      </w:r>
      <w:r w:rsidR="00935EDB">
        <w:rPr>
          <w:rFonts w:ascii="Garamond" w:eastAsia="Calisto MT" w:hAnsi="Garamond" w:cs="Calisto MT"/>
          <w:color w:val="000000" w:themeColor="text1"/>
          <w:sz w:val="24"/>
          <w:szCs w:val="24"/>
          <w:lang w:val="en-US"/>
        </w:rPr>
        <w:t xml:space="preserve">the </w:t>
      </w:r>
      <w:r w:rsidRPr="00555BE8">
        <w:rPr>
          <w:rFonts w:ascii="Garamond" w:eastAsia="Calisto MT" w:hAnsi="Garamond" w:cs="Calisto MT"/>
          <w:color w:val="000000" w:themeColor="text1"/>
          <w:sz w:val="24"/>
          <w:szCs w:val="24"/>
          <w:lang w:val="en-US"/>
        </w:rPr>
        <w:t>out</w:t>
      </w:r>
      <w:r>
        <w:rPr>
          <w:rFonts w:ascii="Garamond" w:eastAsia="Calisto MT" w:hAnsi="Garamond" w:cs="Calisto MT"/>
          <w:color w:val="000000" w:themeColor="text1"/>
          <w:sz w:val="24"/>
          <w:szCs w:val="24"/>
          <w:lang w:val="en-US"/>
        </w:rPr>
        <w:t>-</w:t>
      </w:r>
      <w:r w:rsidRPr="00555BE8">
        <w:rPr>
          <w:rFonts w:ascii="Garamond" w:eastAsia="Calisto MT" w:hAnsi="Garamond" w:cs="Calisto MT"/>
          <w:color w:val="000000" w:themeColor="text1"/>
          <w:sz w:val="24"/>
          <w:szCs w:val="24"/>
          <w:lang w:val="en-US"/>
        </w:rPr>
        <w:t>group.</w:t>
      </w:r>
      <w:r w:rsidR="00E043E5" w:rsidRPr="00E043E5">
        <w:t xml:space="preserve"> </w:t>
      </w:r>
      <w:r w:rsidR="00E043E5" w:rsidRPr="00E043E5">
        <w:rPr>
          <w:rFonts w:ascii="Garamond" w:eastAsia="Calisto MT" w:hAnsi="Garamond" w:cs="Calisto MT"/>
          <w:color w:val="000000" w:themeColor="text1"/>
          <w:sz w:val="24"/>
          <w:szCs w:val="24"/>
          <w:lang w:val="en-US"/>
        </w:rPr>
        <w:t>These three features of ethnocentrism create a deep perception in their dominant culture to others</w:t>
      </w:r>
      <w:r w:rsidR="004C6FC3" w:rsidRPr="004C6FC3">
        <w:rPr>
          <w:rFonts w:ascii="Garamond" w:eastAsia="Calisto MT" w:hAnsi="Garamond" w:cs="Calisto MT"/>
          <w:i/>
          <w:iCs/>
          <w:color w:val="000000" w:themeColor="text1"/>
          <w:sz w:val="24"/>
          <w:szCs w:val="24"/>
          <w:lang w:val="en-US"/>
        </w:rPr>
        <w:t>.</w:t>
      </w:r>
    </w:p>
    <w:p w14:paraId="782ECA57" w14:textId="254E18F1" w:rsidR="00166497" w:rsidRDefault="008B2AFD" w:rsidP="00166497">
      <w:pPr>
        <w:pStyle w:val="BodyText"/>
        <w:spacing w:after="0"/>
        <w:rPr>
          <w:rFonts w:ascii="Garamond" w:hAnsi="Garamond"/>
          <w:i/>
          <w:iCs/>
          <w:lang w:val="en-US"/>
        </w:rPr>
      </w:pPr>
      <w:r w:rsidRPr="0018416C">
        <w:rPr>
          <w:rFonts w:ascii="Garamond" w:hAnsi="Garamond"/>
          <w:b/>
          <w:iCs/>
          <w:lang w:val="en-US"/>
        </w:rPr>
        <w:t>Keywords</w:t>
      </w:r>
      <w:r w:rsidRPr="0018416C">
        <w:rPr>
          <w:rFonts w:ascii="Garamond" w:hAnsi="Garamond"/>
          <w:iCs/>
          <w:lang w:val="en-US"/>
        </w:rPr>
        <w:t>:</w:t>
      </w:r>
      <w:r w:rsidR="00852BEF" w:rsidRPr="0018416C">
        <w:rPr>
          <w:rFonts w:ascii="Garamond" w:hAnsi="Garamond"/>
          <w:iCs/>
          <w:lang w:val="en-US"/>
        </w:rPr>
        <w:t xml:space="preserve"> </w:t>
      </w:r>
      <w:r w:rsidR="00012069">
        <w:rPr>
          <w:rFonts w:ascii="Garamond" w:hAnsi="Garamond"/>
          <w:iCs/>
          <w:lang w:val="en-US"/>
        </w:rPr>
        <w:t>Ethnocentrism, Samurai, loyal, pride.</w:t>
      </w:r>
    </w:p>
    <w:p w14:paraId="401F9AB6" w14:textId="77777777" w:rsidR="00166497" w:rsidRPr="00166497" w:rsidRDefault="00166497" w:rsidP="00166497">
      <w:pPr>
        <w:pStyle w:val="BodyText"/>
        <w:spacing w:after="0"/>
        <w:rPr>
          <w:rFonts w:ascii="Garamond" w:hAnsi="Garamond"/>
          <w:i/>
          <w:iCs/>
          <w:lang w:val="en-US"/>
        </w:rPr>
      </w:pPr>
    </w:p>
    <w:p w14:paraId="6A48A175" w14:textId="77777777" w:rsidR="008B2AFD" w:rsidRPr="0018416C" w:rsidRDefault="008B2AFD" w:rsidP="008B2AFD">
      <w:pPr>
        <w:pStyle w:val="BodyText"/>
        <w:spacing w:after="0"/>
        <w:jc w:val="left"/>
        <w:rPr>
          <w:rFonts w:ascii="Garamond" w:hAnsi="Garamond"/>
          <w:b/>
          <w:lang w:val="en-US"/>
        </w:rPr>
      </w:pPr>
      <w:r w:rsidRPr="0018416C">
        <w:rPr>
          <w:rFonts w:ascii="Garamond" w:hAnsi="Garamond"/>
          <w:b/>
          <w:lang w:val="en-US"/>
        </w:rPr>
        <w:t>INTRODUCTION</w:t>
      </w:r>
    </w:p>
    <w:p w14:paraId="158F4B1B" w14:textId="4E447C55" w:rsidR="0018416C" w:rsidRPr="0018416C" w:rsidRDefault="00477859" w:rsidP="0018416C">
      <w:pPr>
        <w:pStyle w:val="BodyText"/>
        <w:spacing w:after="0"/>
        <w:ind w:firstLine="720"/>
        <w:rPr>
          <w:rFonts w:ascii="Garamond" w:eastAsia="Calisto MT" w:hAnsi="Garamond" w:cs="Calisto MT"/>
          <w:color w:val="000000" w:themeColor="text1"/>
          <w:lang w:val="en-US"/>
        </w:rPr>
      </w:pPr>
      <w:r w:rsidRPr="00477859">
        <w:rPr>
          <w:rFonts w:ascii="Garamond" w:eastAsia="Calisto MT" w:hAnsi="Garamond" w:cs="Calisto MT"/>
          <w:color w:val="000000" w:themeColor="text1"/>
          <w:lang w:val="en-US"/>
        </w:rPr>
        <w:t>Ethnocentrism is understood as someone</w:t>
      </w:r>
      <w:r w:rsidR="003A14EF">
        <w:rPr>
          <w:rFonts w:ascii="Garamond" w:eastAsia="Calisto MT" w:hAnsi="Garamond" w:cs="Calisto MT"/>
          <w:color w:val="000000" w:themeColor="text1"/>
          <w:lang w:val="en-US"/>
        </w:rPr>
        <w:t>'s</w:t>
      </w:r>
      <w:r w:rsidRPr="00477859">
        <w:rPr>
          <w:rFonts w:ascii="Garamond" w:eastAsia="Calisto MT" w:hAnsi="Garamond" w:cs="Calisto MT"/>
          <w:color w:val="000000" w:themeColor="text1"/>
          <w:lang w:val="en-US"/>
        </w:rPr>
        <w:t xml:space="preserve"> belief </w:t>
      </w:r>
      <w:r>
        <w:rPr>
          <w:rFonts w:ascii="Garamond" w:eastAsia="Calisto MT" w:hAnsi="Garamond" w:cs="Calisto MT"/>
          <w:color w:val="000000" w:themeColor="text1"/>
          <w:lang w:val="en-US"/>
        </w:rPr>
        <w:t xml:space="preserve">that </w:t>
      </w:r>
      <w:r w:rsidRPr="00477859">
        <w:rPr>
          <w:rFonts w:ascii="Garamond" w:eastAsia="Calisto MT" w:hAnsi="Garamond" w:cs="Calisto MT"/>
          <w:color w:val="000000" w:themeColor="text1"/>
          <w:lang w:val="en-US"/>
        </w:rPr>
        <w:t xml:space="preserve">one's group </w:t>
      </w:r>
      <w:r w:rsidR="003A14EF">
        <w:rPr>
          <w:rFonts w:ascii="Garamond" w:eastAsia="Calisto MT" w:hAnsi="Garamond" w:cs="Calisto MT"/>
          <w:color w:val="000000" w:themeColor="text1"/>
          <w:lang w:val="en-US"/>
        </w:rPr>
        <w:t>i</w:t>
      </w:r>
      <w:r w:rsidRPr="00477859">
        <w:rPr>
          <w:rFonts w:ascii="Garamond" w:eastAsia="Calisto MT" w:hAnsi="Garamond" w:cs="Calisto MT"/>
          <w:color w:val="000000" w:themeColor="text1"/>
          <w:lang w:val="en-US"/>
        </w:rPr>
        <w:t xml:space="preserve">s the core of everything and the perception is important for particular group culture. </w:t>
      </w:r>
      <w:r w:rsidR="0018416C" w:rsidRPr="0018416C">
        <w:rPr>
          <w:rFonts w:ascii="Garamond" w:eastAsia="Calisto MT" w:hAnsi="Garamond" w:cs="Calisto MT"/>
          <w:color w:val="000000" w:themeColor="text1"/>
          <w:lang w:val="en-US"/>
        </w:rPr>
        <w:t>Ethnocentrism is an attitudinal construct focus on this belief, and that, as an attitude, it also has strong emotional and behavior</w:t>
      </w:r>
      <w:r w:rsidR="007D6333">
        <w:rPr>
          <w:rFonts w:ascii="Garamond" w:eastAsia="Calisto MT" w:hAnsi="Garamond" w:cs="Calisto MT"/>
          <w:color w:val="000000" w:themeColor="text1"/>
          <w:lang w:val="en-US"/>
        </w:rPr>
        <w:t>al</w:t>
      </w:r>
      <w:r w:rsidR="0018416C" w:rsidRPr="0018416C">
        <w:rPr>
          <w:rFonts w:ascii="Garamond" w:eastAsia="Calisto MT" w:hAnsi="Garamond" w:cs="Calisto MT"/>
          <w:color w:val="000000" w:themeColor="text1"/>
          <w:lang w:val="en-US"/>
        </w:rPr>
        <w:t xml:space="preserve"> aspects. </w:t>
      </w:r>
      <w:r w:rsidR="004C6FC3" w:rsidRPr="004C6FC3">
        <w:rPr>
          <w:rFonts w:ascii="Garamond" w:eastAsia="Calisto MT" w:hAnsi="Garamond" w:cs="Calisto MT"/>
          <w:color w:val="000000" w:themeColor="text1"/>
          <w:lang w:val="en-US"/>
        </w:rPr>
        <w:t xml:space="preserve">It is profoundly embedded in the human condition and is most commonly present in all racial groups, albeit to varying degrees. Ethnocentrism is a mindset that includes values, feelings, and behaviors. Ethnocentrism has been with humanity since prehistoric societies, and it was still recognized by ancient philosophers, but it was only in the second quarter of the twentieth century that the term became incorporated into the social sciences. Since </w:t>
      </w:r>
      <w:r w:rsidR="004C6FC3" w:rsidRPr="004C6FC3">
        <w:rPr>
          <w:rFonts w:ascii="Garamond" w:eastAsia="Calisto MT" w:hAnsi="Garamond" w:cs="Calisto MT"/>
          <w:color w:val="000000" w:themeColor="text1"/>
          <w:lang w:val="en-US"/>
        </w:rPr>
        <w:lastRenderedPageBreak/>
        <w:t>then, social scientists and a vast range of other academics have embraced the term.</w:t>
      </w:r>
    </w:p>
    <w:p w14:paraId="3540FFB5" w14:textId="77FF2B19" w:rsidR="0018416C" w:rsidRPr="0018416C" w:rsidRDefault="004C6FC3" w:rsidP="0018416C">
      <w:pPr>
        <w:pStyle w:val="BodyText"/>
        <w:spacing w:after="0"/>
        <w:ind w:firstLine="720"/>
        <w:rPr>
          <w:rFonts w:ascii="Garamond" w:eastAsia="Calisto MT" w:hAnsi="Garamond" w:cs="Calisto MT"/>
          <w:color w:val="000000" w:themeColor="text1"/>
          <w:lang w:val="en-US"/>
        </w:rPr>
      </w:pPr>
      <w:r w:rsidRPr="004C6FC3">
        <w:rPr>
          <w:rFonts w:ascii="Garamond" w:eastAsia="Calisto MT" w:hAnsi="Garamond" w:cs="Calisto MT"/>
          <w:color w:val="000000" w:themeColor="text1"/>
          <w:lang w:val="en-US"/>
        </w:rPr>
        <w:t xml:space="preserve">Racism, prejudice, mental closure, and an oppressive personality system are also linked to ethnocentrism. It's commonly used in social and political science because it demonstrates a strong and readily recognizable mindset that can be measured legally. While ethnocentrism is linked to racism, it distinguishes </w:t>
      </w:r>
      <w:r w:rsidR="00F33F81">
        <w:rPr>
          <w:rFonts w:ascii="Garamond" w:eastAsia="Calisto MT" w:hAnsi="Garamond" w:cs="Calisto MT"/>
          <w:color w:val="000000" w:themeColor="text1"/>
          <w:lang w:val="en-US"/>
        </w:rPr>
        <w:t xml:space="preserve">it </w:t>
      </w:r>
      <w:r w:rsidRPr="004C6FC3">
        <w:rPr>
          <w:rFonts w:ascii="Garamond" w:eastAsia="Calisto MT" w:hAnsi="Garamond" w:cs="Calisto MT"/>
          <w:color w:val="000000" w:themeColor="text1"/>
          <w:lang w:val="en-US"/>
        </w:rPr>
        <w:t>from racial prejudice in that it does not include a hostile attitude toward other cultures or races</w:t>
      </w:r>
      <w:r w:rsidR="002B1CED" w:rsidRPr="002B1CED">
        <w:rPr>
          <w:rFonts w:ascii="Garamond" w:eastAsia="Calisto MT" w:hAnsi="Garamond" w:cs="Calisto MT"/>
          <w:color w:val="000000" w:themeColor="text1"/>
          <w:lang w:val="en-US"/>
        </w:rPr>
        <w:t>.</w:t>
      </w:r>
      <w:r w:rsidR="00F33F81">
        <w:rPr>
          <w:rFonts w:ascii="Garamond" w:eastAsia="Calisto MT" w:hAnsi="Garamond" w:cs="Calisto MT"/>
          <w:color w:val="000000" w:themeColor="text1"/>
          <w:lang w:val="en-US"/>
        </w:rPr>
        <w:t xml:space="preserve"> </w:t>
      </w:r>
      <w:r w:rsidR="00303E11">
        <w:rPr>
          <w:rFonts w:ascii="Garamond" w:eastAsia="Calisto MT" w:hAnsi="Garamond" w:cs="Calisto MT"/>
          <w:color w:val="000000" w:themeColor="text1"/>
          <w:lang w:val="en-US"/>
        </w:rPr>
        <w:fldChar w:fldCharType="begin" w:fldLock="1"/>
      </w:r>
      <w:r w:rsidR="00C95E79">
        <w:rPr>
          <w:rFonts w:ascii="Garamond" w:eastAsia="Calisto MT" w:hAnsi="Garamond" w:cs="Calisto MT"/>
          <w:color w:val="000000" w:themeColor="text1"/>
          <w:lang w:val="en-US"/>
        </w:rPr>
        <w:instrText>ADDIN CSL_CITATION {"citationItems":[{"id":"ITEM-1","itemData":{"author":[{"dropping-particle":"","family":"Permatasari","given":"Riana","non-dropping-particle":"","parse-names":false,"suffix":""},{"dropping-particle":"","family":"Ayu","given":"Diyah","non-dropping-particle":"","parse-names":false,"suffix":""},{"dropping-particle":"","family":"Sari","given":"Permata","non-dropping-particle":"","parse-names":false,"suffix":""},{"dropping-particle":"","family":"Islam","given":"Universitas","non-dropping-particle":"","parse-names":false,"suffix":""},{"dropping-particle":"","family":"Agung","given":"Sultan","non-dropping-particle":"","parse-names":false,"suffix":""}],"id":"ITEM-1","issue":"0","issued":{"date-parts":[["2019"]]},"page":"89-97","title":"The Negative Effects of Ethnocentrism in My Big Fat Greek Wedding Movie","type":"article-journal","volume":"2"},"uris":["http://www.mendeley.com/documents/?uuid=81ab26c6-eb28-4373-b08c-3b3970744e3e"]}],"mendeley":{"formattedCitation":"(Permatasari et al., 2019)","plainTextFormattedCitation":"(Permatasari et al., 2019)","previouslyFormattedCitation":"(Permatasari et al., 2019)"},"properties":{"noteIndex":0},"schema":"https://github.com/citation-style-language/schema/raw/master/csl-citation.json"}</w:instrText>
      </w:r>
      <w:r w:rsidR="00303E11">
        <w:rPr>
          <w:rFonts w:ascii="Garamond" w:eastAsia="Calisto MT" w:hAnsi="Garamond" w:cs="Calisto MT"/>
          <w:color w:val="000000" w:themeColor="text1"/>
          <w:lang w:val="en-US"/>
        </w:rPr>
        <w:fldChar w:fldCharType="separate"/>
      </w:r>
      <w:r w:rsidR="00303E11" w:rsidRPr="00303E11">
        <w:rPr>
          <w:rFonts w:ascii="Garamond" w:eastAsia="Calisto MT" w:hAnsi="Garamond" w:cs="Calisto MT"/>
          <w:noProof/>
          <w:color w:val="000000" w:themeColor="text1"/>
          <w:lang w:val="en-US"/>
        </w:rPr>
        <w:t>(Permatasari et al., 2019)</w:t>
      </w:r>
      <w:r w:rsidR="00303E11">
        <w:rPr>
          <w:rFonts w:ascii="Garamond" w:eastAsia="Calisto MT" w:hAnsi="Garamond" w:cs="Calisto MT"/>
          <w:color w:val="000000" w:themeColor="text1"/>
          <w:lang w:val="en-US"/>
        </w:rPr>
        <w:fldChar w:fldCharType="end"/>
      </w:r>
      <w:r w:rsidR="00303E11">
        <w:rPr>
          <w:rFonts w:ascii="Garamond" w:eastAsia="Calisto MT" w:hAnsi="Garamond" w:cs="Calisto MT"/>
          <w:color w:val="000000" w:themeColor="text1"/>
          <w:lang w:val="en-US"/>
        </w:rPr>
        <w:t xml:space="preserve"> </w:t>
      </w:r>
      <w:r w:rsidR="00CE27E1" w:rsidRPr="00CE27E1">
        <w:rPr>
          <w:rFonts w:ascii="Garamond" w:eastAsia="Calisto MT" w:hAnsi="Garamond" w:cs="Calisto MT"/>
          <w:color w:val="000000" w:themeColor="text1"/>
          <w:lang w:val="en-US"/>
        </w:rPr>
        <w:t>According to Graham Sumner</w:t>
      </w:r>
      <w:r w:rsidR="00F33F81">
        <w:rPr>
          <w:rFonts w:ascii="Garamond" w:eastAsia="Calisto MT" w:hAnsi="Garamond" w:cs="Calisto MT"/>
          <w:color w:val="000000" w:themeColor="text1"/>
          <w:lang w:val="en-US"/>
        </w:rPr>
        <w:t>,</w:t>
      </w:r>
      <w:r w:rsidR="00CE27E1" w:rsidRPr="00CE27E1">
        <w:rPr>
          <w:rFonts w:ascii="Garamond" w:eastAsia="Calisto MT" w:hAnsi="Garamond" w:cs="Calisto MT"/>
          <w:color w:val="000000" w:themeColor="text1"/>
          <w:lang w:val="en-US"/>
        </w:rPr>
        <w:t xml:space="preserve"> the view of certain group culture</w:t>
      </w:r>
      <w:r w:rsidR="00F33F81">
        <w:rPr>
          <w:rFonts w:ascii="Garamond" w:eastAsia="Calisto MT" w:hAnsi="Garamond" w:cs="Calisto MT"/>
          <w:color w:val="000000" w:themeColor="text1"/>
          <w:lang w:val="en-US"/>
        </w:rPr>
        <w:t>s</w:t>
      </w:r>
      <w:r w:rsidR="00CE27E1" w:rsidRPr="00CE27E1">
        <w:rPr>
          <w:rFonts w:ascii="Garamond" w:eastAsia="Calisto MT" w:hAnsi="Garamond" w:cs="Calisto MT"/>
          <w:color w:val="000000" w:themeColor="text1"/>
          <w:lang w:val="en-US"/>
        </w:rPr>
        <w:t xml:space="preserve"> can be known as vital things, while other group cultures are reduced to the lower status in the society.</w:t>
      </w:r>
    </w:p>
    <w:p w14:paraId="02C9942F" w14:textId="0853E766" w:rsidR="00CE27E1" w:rsidRDefault="0018416C" w:rsidP="0018416C">
      <w:pPr>
        <w:pStyle w:val="BodyText"/>
        <w:spacing w:after="0"/>
        <w:ind w:firstLine="720"/>
        <w:rPr>
          <w:rFonts w:ascii="Garamond" w:eastAsia="Calisto MT" w:hAnsi="Garamond" w:cs="Calisto MT"/>
          <w:color w:val="000000" w:themeColor="text1"/>
          <w:lang w:val="en-US"/>
        </w:rPr>
      </w:pPr>
      <w:r w:rsidRPr="0018416C">
        <w:rPr>
          <w:rFonts w:ascii="Garamond" w:eastAsia="Calisto MT" w:hAnsi="Garamond" w:cs="Calisto MT"/>
          <w:color w:val="000000" w:themeColor="text1"/>
          <w:lang w:val="en-US"/>
        </w:rPr>
        <w:t>Therefore,</w:t>
      </w:r>
      <w:r w:rsidR="00450783">
        <w:rPr>
          <w:rFonts w:ascii="Garamond" w:eastAsia="Calisto MT" w:hAnsi="Garamond" w:cs="Calisto MT"/>
          <w:color w:val="000000" w:themeColor="text1"/>
          <w:lang w:val="en-US"/>
        </w:rPr>
        <w:t xml:space="preserve"> </w:t>
      </w:r>
      <w:r w:rsidR="00450783" w:rsidRPr="00450783">
        <w:rPr>
          <w:rFonts w:ascii="Garamond" w:eastAsia="Calisto MT" w:hAnsi="Garamond" w:cs="Calisto MT"/>
          <w:color w:val="000000" w:themeColor="text1"/>
          <w:lang w:val="en-US"/>
        </w:rPr>
        <w:t>Culture is concerned with many different objects, both biological and physiological, as comportment, music, traditions and so on. As it affects several facets of life, it is seen in many different activities. Matsumoto describes culture because a group of people, though completely different with each individual, share their attitudes, ideals, convictions and conduct from one generation through to the next generation.</w:t>
      </w:r>
      <w:r w:rsidRPr="0018416C">
        <w:rPr>
          <w:rFonts w:ascii="Garamond" w:eastAsia="Calisto MT" w:hAnsi="Garamond" w:cs="Calisto MT"/>
          <w:color w:val="000000" w:themeColor="text1"/>
          <w:lang w:val="en-US"/>
        </w:rPr>
        <w:t xml:space="preserve"> </w:t>
      </w:r>
      <w:r w:rsidR="00303E11">
        <w:rPr>
          <w:rFonts w:ascii="Garamond" w:eastAsia="Calisto MT" w:hAnsi="Garamond" w:cs="Calisto MT"/>
          <w:color w:val="000000" w:themeColor="text1"/>
          <w:lang w:val="en-US"/>
        </w:rPr>
        <w:fldChar w:fldCharType="begin" w:fldLock="1"/>
      </w:r>
      <w:r w:rsidR="00303E11">
        <w:rPr>
          <w:rFonts w:ascii="Garamond" w:eastAsia="Calisto MT" w:hAnsi="Garamond" w:cs="Calisto MT"/>
          <w:color w:val="000000" w:themeColor="text1"/>
          <w:lang w:val="en-US"/>
        </w:rPr>
        <w:instrText>ADDIN CSL_CITATION {"citationItems":[{"id":"ITEM-1","itemData":{"ISBN":"9780984562701","author":[{"dropping-particle":"","family":"Matsumoto","given":"David","non-dropping-particle":"","parse-names":false,"suffix":""}],"id":"ITEM-1","issued":{"date-parts":[["2002"]]},"page":"1-15","title":"Culture , Psychology , and Education","type":"article-journal","volume":"2"},"uris":["http://www.mendeley.com/documents/?uuid=de6c6f7f-9895-4c02-9cf1-610a172ad550"]}],"mendeley":{"formattedCitation":"(Matsumoto, 2002)","plainTextFormattedCitation":"(Matsumoto, 2002)","previouslyFormattedCitation":"(Matsumoto, 2002)"},"properties":{"noteIndex":0},"schema":"https://github.com/citation-style-language/schema/raw/master/csl-citation.json"}</w:instrText>
      </w:r>
      <w:r w:rsidR="00303E11">
        <w:rPr>
          <w:rFonts w:ascii="Garamond" w:eastAsia="Calisto MT" w:hAnsi="Garamond" w:cs="Calisto MT"/>
          <w:color w:val="000000" w:themeColor="text1"/>
          <w:lang w:val="en-US"/>
        </w:rPr>
        <w:fldChar w:fldCharType="separate"/>
      </w:r>
      <w:proofErr w:type="gramStart"/>
      <w:r w:rsidR="00303E11" w:rsidRPr="00303E11">
        <w:rPr>
          <w:rFonts w:ascii="Garamond" w:eastAsia="Calisto MT" w:hAnsi="Garamond" w:cs="Calisto MT"/>
          <w:noProof/>
          <w:color w:val="000000" w:themeColor="text1"/>
          <w:lang w:val="en-US"/>
        </w:rPr>
        <w:t>(Matsumoto, 2002)</w:t>
      </w:r>
      <w:r w:rsidR="00303E11">
        <w:rPr>
          <w:rFonts w:ascii="Garamond" w:eastAsia="Calisto MT" w:hAnsi="Garamond" w:cs="Calisto MT"/>
          <w:color w:val="000000" w:themeColor="text1"/>
          <w:lang w:val="en-US"/>
        </w:rPr>
        <w:fldChar w:fldCharType="end"/>
      </w:r>
      <w:r w:rsidRPr="0018416C">
        <w:rPr>
          <w:rFonts w:ascii="Garamond" w:eastAsia="Calisto MT" w:hAnsi="Garamond" w:cs="Calisto MT"/>
          <w:color w:val="000000" w:themeColor="text1"/>
          <w:lang w:val="en-US"/>
        </w:rPr>
        <w:t>.</w:t>
      </w:r>
      <w:proofErr w:type="gramEnd"/>
      <w:r w:rsidRPr="0018416C">
        <w:rPr>
          <w:rFonts w:ascii="Garamond" w:eastAsia="Calisto MT" w:hAnsi="Garamond" w:cs="Calisto MT"/>
          <w:color w:val="000000" w:themeColor="text1"/>
          <w:lang w:val="en-US"/>
        </w:rPr>
        <w:t xml:space="preserve"> </w:t>
      </w:r>
      <w:r w:rsidR="00E043E5" w:rsidRPr="00E043E5">
        <w:rPr>
          <w:rFonts w:ascii="Garamond" w:eastAsia="Calisto MT" w:hAnsi="Garamond" w:cs="Calisto MT"/>
          <w:color w:val="000000" w:themeColor="text1"/>
          <w:lang w:val="en-US"/>
        </w:rPr>
        <w:t>Community is dealt with in reality through specific individuals or cultures. It reveals the somewhat different personality including its collective. There are many communities in society with their cultural specialty including people in ceremony, conduct, faith and attitude.</w:t>
      </w:r>
    </w:p>
    <w:p w14:paraId="7648F51C" w14:textId="2BDA93B6" w:rsidR="0018416C" w:rsidRPr="0018416C" w:rsidRDefault="001D2A08" w:rsidP="0018416C">
      <w:pPr>
        <w:pStyle w:val="BodyText"/>
        <w:spacing w:after="0"/>
        <w:ind w:firstLine="720"/>
        <w:rPr>
          <w:rFonts w:ascii="Garamond" w:eastAsia="Calisto MT" w:hAnsi="Garamond" w:cs="Calisto MT"/>
          <w:color w:val="000000" w:themeColor="text1"/>
          <w:lang w:val="en-US"/>
        </w:rPr>
      </w:pPr>
      <w:r w:rsidRPr="001D2A08">
        <w:rPr>
          <w:rFonts w:ascii="Garamond" w:eastAsia="Calisto MT" w:hAnsi="Garamond" w:cs="Calisto MT"/>
          <w:color w:val="000000" w:themeColor="text1"/>
          <w:lang w:val="en-US"/>
        </w:rPr>
        <w:t>Ethnocentrism encourages in-group preferences in terms of interaction and solidarity, as well as outsider-group animosity. If one group does not tolerate the other, the people within this group assume that their group is preferable to the other</w:t>
      </w:r>
      <w:r w:rsidR="0018416C" w:rsidRPr="0018416C">
        <w:rPr>
          <w:rFonts w:ascii="Garamond" w:eastAsia="Calisto MT" w:hAnsi="Garamond" w:cs="Calisto MT"/>
          <w:color w:val="000000" w:themeColor="text1"/>
          <w:lang w:val="en-US"/>
        </w:rPr>
        <w:t xml:space="preserve">. </w:t>
      </w:r>
      <w:r w:rsidR="00303E11">
        <w:rPr>
          <w:rFonts w:ascii="Garamond" w:eastAsia="Calisto MT" w:hAnsi="Garamond" w:cs="Calisto MT"/>
          <w:color w:val="000000" w:themeColor="text1"/>
          <w:lang w:val="en-US"/>
        </w:rPr>
        <w:fldChar w:fldCharType="begin" w:fldLock="1"/>
      </w:r>
      <w:r w:rsidR="00303E11">
        <w:rPr>
          <w:rFonts w:ascii="Garamond" w:eastAsia="Calisto MT" w:hAnsi="Garamond" w:cs="Calisto MT"/>
          <w:color w:val="000000" w:themeColor="text1"/>
          <w:lang w:val="en-US"/>
        </w:rPr>
        <w:instrText>ADDIN CSL_CITATION {"citationItems":[{"id":"ITEM-1","itemData":{"DOI":"10.4324/9780429275296-14","author":[{"dropping-particle":"","family":"Hooghe","given":"Marc","non-dropping-particle":"","parse-names":false,"suffix":""}],"container-title":"International Encyclopedia of the Social Sciences","id":"ITEM-1","issued":{"date-parts":[["2008"]]},"page":"186-209","title":"Ethnocentrism","type":"article-journal"},"uris":["http://www.mendeley.com/documents/?uuid=8d8a7546-e64a-4067-a5a0-84f1be5160b4"]}],"mendeley":{"formattedCitation":"(Hooghe, 2008)","plainTextFormattedCitation":"(Hooghe, 2008)","previouslyFormattedCitation":"(Hooghe, 2008)"},"properties":{"noteIndex":0},"schema":"https://github.com/citation-style-language/schema/raw/master/csl-citation.json"}</w:instrText>
      </w:r>
      <w:r w:rsidR="00303E11">
        <w:rPr>
          <w:rFonts w:ascii="Garamond" w:eastAsia="Calisto MT" w:hAnsi="Garamond" w:cs="Calisto MT"/>
          <w:color w:val="000000" w:themeColor="text1"/>
          <w:lang w:val="en-US"/>
        </w:rPr>
        <w:fldChar w:fldCharType="separate"/>
      </w:r>
      <w:r w:rsidR="00303E11" w:rsidRPr="00303E11">
        <w:rPr>
          <w:rFonts w:ascii="Garamond" w:eastAsia="Calisto MT" w:hAnsi="Garamond" w:cs="Calisto MT"/>
          <w:noProof/>
          <w:color w:val="000000" w:themeColor="text1"/>
          <w:lang w:val="en-US"/>
        </w:rPr>
        <w:t>(Hooghe, 2008)</w:t>
      </w:r>
      <w:r w:rsidR="00303E11">
        <w:rPr>
          <w:rFonts w:ascii="Garamond" w:eastAsia="Calisto MT" w:hAnsi="Garamond" w:cs="Calisto MT"/>
          <w:color w:val="000000" w:themeColor="text1"/>
          <w:lang w:val="en-US"/>
        </w:rPr>
        <w:fldChar w:fldCharType="end"/>
      </w:r>
      <w:r w:rsidR="007956A6" w:rsidRPr="007956A6">
        <w:t xml:space="preserve"> </w:t>
      </w:r>
      <w:r w:rsidR="007956A6" w:rsidRPr="007956A6">
        <w:rPr>
          <w:rFonts w:ascii="Garamond" w:eastAsia="Calisto MT" w:hAnsi="Garamond" w:cs="Calisto MT"/>
          <w:color w:val="000000" w:themeColor="text1"/>
          <w:lang w:val="en-US"/>
        </w:rPr>
        <w:t>Ethnocentrism is the belief that one's ethnic community or society is superior to that of other ethnic groups or cultures, and that one's cultural traditions should be extended fairly to other ethnic groups or societies</w:t>
      </w:r>
      <w:r w:rsidRPr="001D2A08">
        <w:rPr>
          <w:rFonts w:ascii="Garamond" w:eastAsia="Calisto MT" w:hAnsi="Garamond" w:cs="Calisto MT"/>
          <w:color w:val="000000" w:themeColor="text1"/>
          <w:lang w:val="en-US"/>
        </w:rPr>
        <w:t xml:space="preserve">. Ethnocentrism also believes that their philosophy, action, or mindset is the greatest in any way, even the most essential, right, and beautiful and that all cultures are inferior. People with this mindset are referred to as ethnocentric, and those </w:t>
      </w:r>
      <w:r w:rsidR="007956A6">
        <w:rPr>
          <w:rFonts w:ascii="Garamond" w:eastAsia="Calisto MT" w:hAnsi="Garamond" w:cs="Calisto MT"/>
          <w:color w:val="000000" w:themeColor="text1"/>
          <w:lang w:val="en-US"/>
        </w:rPr>
        <w:t>t</w:t>
      </w:r>
      <w:r w:rsidR="007956A6" w:rsidRPr="007956A6">
        <w:rPr>
          <w:rFonts w:ascii="Garamond" w:eastAsia="Calisto MT" w:hAnsi="Garamond" w:cs="Calisto MT"/>
          <w:color w:val="000000" w:themeColor="text1"/>
          <w:lang w:val="en-US"/>
        </w:rPr>
        <w:t>hey will judge the different communities from which they process knowledge if they are ethnocentric and intolerant</w:t>
      </w:r>
      <w:r w:rsidRPr="001D2A08">
        <w:rPr>
          <w:rFonts w:ascii="Garamond" w:eastAsia="Calisto MT" w:hAnsi="Garamond" w:cs="Calisto MT"/>
          <w:color w:val="000000" w:themeColor="text1"/>
          <w:lang w:val="en-US"/>
        </w:rPr>
        <w:t xml:space="preserve">. As a consequence, people believe that those who live their lives </w:t>
      </w:r>
      <w:r w:rsidR="00F33F81">
        <w:rPr>
          <w:rFonts w:ascii="Garamond" w:eastAsia="Calisto MT" w:hAnsi="Garamond" w:cs="Calisto MT"/>
          <w:color w:val="000000" w:themeColor="text1"/>
          <w:lang w:val="en-US"/>
        </w:rPr>
        <w:t>differentl</w:t>
      </w:r>
      <w:r w:rsidRPr="001D2A08">
        <w:rPr>
          <w:rFonts w:ascii="Garamond" w:eastAsia="Calisto MT" w:hAnsi="Garamond" w:cs="Calisto MT"/>
          <w:color w:val="000000" w:themeColor="text1"/>
          <w:lang w:val="en-US"/>
        </w:rPr>
        <w:t>y are immoral, unnatural, or in the wrong position.</w:t>
      </w:r>
    </w:p>
    <w:p w14:paraId="195E76D9" w14:textId="3F425DC2" w:rsidR="00AD4F90" w:rsidRDefault="007956A6" w:rsidP="0018416C">
      <w:pPr>
        <w:pStyle w:val="BodyText"/>
        <w:spacing w:after="0"/>
        <w:ind w:firstLine="720"/>
        <w:rPr>
          <w:rFonts w:ascii="Garamond" w:eastAsia="Calisto MT" w:hAnsi="Garamond" w:cs="Calisto MT"/>
          <w:color w:val="000000" w:themeColor="text1"/>
          <w:lang w:val="en-US"/>
        </w:rPr>
      </w:pPr>
      <w:r w:rsidRPr="007956A6">
        <w:rPr>
          <w:rFonts w:ascii="Garamond" w:eastAsia="Calisto MT" w:hAnsi="Garamond" w:cs="Calisto MT"/>
          <w:color w:val="000000" w:themeColor="text1"/>
          <w:lang w:val="en-US"/>
        </w:rPr>
        <w:t xml:space="preserve">Edward </w:t>
      </w:r>
      <w:proofErr w:type="spellStart"/>
      <w:r w:rsidRPr="007956A6">
        <w:rPr>
          <w:rFonts w:ascii="Garamond" w:eastAsia="Calisto MT" w:hAnsi="Garamond" w:cs="Calisto MT"/>
          <w:color w:val="000000" w:themeColor="text1"/>
          <w:lang w:val="en-US"/>
        </w:rPr>
        <w:t>Zwick</w:t>
      </w:r>
      <w:proofErr w:type="spellEnd"/>
      <w:r w:rsidRPr="007956A6">
        <w:rPr>
          <w:rFonts w:ascii="Garamond" w:eastAsia="Calisto MT" w:hAnsi="Garamond" w:cs="Calisto MT"/>
          <w:color w:val="000000" w:themeColor="text1"/>
          <w:lang w:val="en-US"/>
        </w:rPr>
        <w:t xml:space="preserve">, the director of The Last Samurai, is well-known through his passion throughout managing but also his experience as a producer on television shows and films in the industry. In 1952, he was born in Chicago. </w:t>
      </w:r>
      <w:proofErr w:type="spellStart"/>
      <w:r w:rsidRPr="007956A6">
        <w:rPr>
          <w:rFonts w:ascii="Garamond" w:eastAsia="Calisto MT" w:hAnsi="Garamond" w:cs="Calisto MT"/>
          <w:color w:val="000000" w:themeColor="text1"/>
          <w:lang w:val="en-US"/>
        </w:rPr>
        <w:t>Zwick</w:t>
      </w:r>
      <w:proofErr w:type="spellEnd"/>
      <w:r w:rsidRPr="007956A6">
        <w:rPr>
          <w:rFonts w:ascii="Garamond" w:eastAsia="Calisto MT" w:hAnsi="Garamond" w:cs="Calisto MT"/>
          <w:color w:val="000000" w:themeColor="text1"/>
          <w:lang w:val="en-US"/>
        </w:rPr>
        <w:t xml:space="preserve"> began his career as a journalist at Rolling Stone after graduate from the AFI Conservatory in Los Angeles. He advanced his career and found work as a film producer, editor, and director in the television industry</w:t>
      </w:r>
      <w:r w:rsidR="00AD4F90" w:rsidRPr="00AD4F90">
        <w:rPr>
          <w:rFonts w:ascii="Garamond" w:eastAsia="Calisto MT" w:hAnsi="Garamond" w:cs="Calisto MT"/>
          <w:color w:val="000000" w:themeColor="text1"/>
          <w:lang w:val="en-US"/>
        </w:rPr>
        <w:t>. The one discussed in this study The Last Samurai movie received four different Oscar nomination</w:t>
      </w:r>
      <w:r w:rsidR="00F33F81">
        <w:rPr>
          <w:rFonts w:ascii="Garamond" w:eastAsia="Calisto MT" w:hAnsi="Garamond" w:cs="Calisto MT"/>
          <w:color w:val="000000" w:themeColor="text1"/>
          <w:lang w:val="en-US"/>
        </w:rPr>
        <w:t>s</w:t>
      </w:r>
      <w:r w:rsidR="00AD4F90" w:rsidRPr="00AD4F90">
        <w:rPr>
          <w:rFonts w:ascii="Garamond" w:eastAsia="Calisto MT" w:hAnsi="Garamond" w:cs="Calisto MT"/>
          <w:color w:val="000000" w:themeColor="text1"/>
          <w:lang w:val="en-US"/>
        </w:rPr>
        <w:t xml:space="preserve"> </w:t>
      </w:r>
      <w:r w:rsidR="00AD4F90">
        <w:rPr>
          <w:rFonts w:ascii="Garamond" w:eastAsia="Calisto MT" w:hAnsi="Garamond" w:cs="Calisto MT"/>
          <w:color w:val="000000" w:themeColor="text1"/>
          <w:lang w:val="en-US"/>
        </w:rPr>
        <w:t>such as</w:t>
      </w:r>
      <w:r w:rsidR="00AD4F90" w:rsidRPr="00AD4F90">
        <w:rPr>
          <w:rFonts w:ascii="Garamond" w:eastAsia="Calisto MT" w:hAnsi="Garamond" w:cs="Calisto MT"/>
          <w:color w:val="000000" w:themeColor="text1"/>
          <w:lang w:val="en-US"/>
        </w:rPr>
        <w:t xml:space="preserve"> acting</w:t>
      </w:r>
      <w:r w:rsidR="00AD4F90">
        <w:rPr>
          <w:rFonts w:ascii="Garamond" w:eastAsia="Calisto MT" w:hAnsi="Garamond" w:cs="Calisto MT"/>
          <w:color w:val="000000" w:themeColor="text1"/>
          <w:lang w:val="en-US"/>
        </w:rPr>
        <w:t xml:space="preserve"> category</w:t>
      </w:r>
      <w:r w:rsidR="00AD4F90" w:rsidRPr="00AD4F90">
        <w:rPr>
          <w:rFonts w:ascii="Garamond" w:eastAsia="Calisto MT" w:hAnsi="Garamond" w:cs="Calisto MT"/>
          <w:color w:val="000000" w:themeColor="text1"/>
          <w:lang w:val="en-US"/>
        </w:rPr>
        <w:t>, art direction, sound, and costume.</w:t>
      </w:r>
    </w:p>
    <w:p w14:paraId="04434363" w14:textId="5750A2E0" w:rsidR="0018416C" w:rsidRPr="0018416C" w:rsidRDefault="0018416C" w:rsidP="0018416C">
      <w:pPr>
        <w:pStyle w:val="BodyText"/>
        <w:spacing w:after="0"/>
        <w:ind w:firstLine="720"/>
        <w:rPr>
          <w:rFonts w:ascii="Garamond" w:eastAsia="Calisto MT" w:hAnsi="Garamond" w:cs="Calisto MT"/>
          <w:color w:val="000000" w:themeColor="text1"/>
          <w:lang w:val="en-US"/>
        </w:rPr>
      </w:pPr>
      <w:r w:rsidRPr="0018416C">
        <w:rPr>
          <w:rFonts w:ascii="Garamond" w:eastAsia="Calisto MT" w:hAnsi="Garamond" w:cs="Calisto MT"/>
          <w:color w:val="000000" w:themeColor="text1"/>
          <w:lang w:val="en-US"/>
        </w:rPr>
        <w:t xml:space="preserve">The Last Samurai movie is interesting to discuss American military </w:t>
      </w:r>
      <w:proofErr w:type="gramStart"/>
      <w:r w:rsidRPr="0018416C">
        <w:rPr>
          <w:rFonts w:ascii="Garamond" w:eastAsia="Calisto MT" w:hAnsi="Garamond" w:cs="Calisto MT"/>
          <w:color w:val="000000" w:themeColor="text1"/>
          <w:lang w:val="en-US"/>
        </w:rPr>
        <w:lastRenderedPageBreak/>
        <w:t>officer</w:t>
      </w:r>
      <w:r w:rsidR="00F33F81">
        <w:rPr>
          <w:rFonts w:ascii="Garamond" w:eastAsia="Calisto MT" w:hAnsi="Garamond" w:cs="Calisto MT"/>
          <w:color w:val="000000" w:themeColor="text1"/>
          <w:lang w:val="en-US"/>
        </w:rPr>
        <w:t>s</w:t>
      </w:r>
      <w:proofErr w:type="gramEnd"/>
      <w:r w:rsidRPr="0018416C">
        <w:rPr>
          <w:rFonts w:ascii="Garamond" w:eastAsia="Calisto MT" w:hAnsi="Garamond" w:cs="Calisto MT"/>
          <w:color w:val="000000" w:themeColor="text1"/>
          <w:lang w:val="en-US"/>
        </w:rPr>
        <w:t xml:space="preserve"> train </w:t>
      </w:r>
      <w:r w:rsidR="00AD4F90">
        <w:rPr>
          <w:rFonts w:ascii="Garamond" w:eastAsia="Calisto MT" w:hAnsi="Garamond" w:cs="Calisto MT"/>
          <w:color w:val="000000" w:themeColor="text1"/>
          <w:lang w:val="en-US"/>
        </w:rPr>
        <w:t>Japanese soldier</w:t>
      </w:r>
      <w:r w:rsidR="00F33F81">
        <w:rPr>
          <w:rFonts w:ascii="Garamond" w:eastAsia="Calisto MT" w:hAnsi="Garamond" w:cs="Calisto MT"/>
          <w:color w:val="000000" w:themeColor="text1"/>
          <w:lang w:val="en-US"/>
        </w:rPr>
        <w:t>s</w:t>
      </w:r>
      <w:r w:rsidRPr="0018416C">
        <w:rPr>
          <w:rFonts w:ascii="Garamond" w:eastAsia="Calisto MT" w:hAnsi="Garamond" w:cs="Calisto MT"/>
          <w:color w:val="000000" w:themeColor="text1"/>
          <w:lang w:val="en-US"/>
        </w:rPr>
        <w:t xml:space="preserve"> how to fight</w:t>
      </w:r>
      <w:r w:rsidR="00AD4F90">
        <w:rPr>
          <w:rFonts w:ascii="Garamond" w:eastAsia="Calisto MT" w:hAnsi="Garamond" w:cs="Calisto MT"/>
          <w:color w:val="000000" w:themeColor="text1"/>
          <w:lang w:val="en-US"/>
        </w:rPr>
        <w:t xml:space="preserve"> and battle</w:t>
      </w:r>
      <w:r w:rsidRPr="0018416C">
        <w:rPr>
          <w:rFonts w:ascii="Garamond" w:eastAsia="Calisto MT" w:hAnsi="Garamond" w:cs="Calisto MT"/>
          <w:color w:val="000000" w:themeColor="text1"/>
          <w:lang w:val="en-US"/>
        </w:rPr>
        <w:t xml:space="preserve"> against the samurai. Samurai is a legacy from their </w:t>
      </w:r>
      <w:r w:rsidR="00702167">
        <w:rPr>
          <w:rFonts w:ascii="Garamond" w:eastAsia="Calisto MT" w:hAnsi="Garamond" w:cs="Calisto MT"/>
          <w:color w:val="000000" w:themeColor="text1"/>
          <w:lang w:val="en-US"/>
        </w:rPr>
        <w:t>ancestors</w:t>
      </w:r>
      <w:r w:rsidRPr="0018416C">
        <w:rPr>
          <w:rFonts w:ascii="Garamond" w:eastAsia="Calisto MT" w:hAnsi="Garamond" w:cs="Calisto MT"/>
          <w:color w:val="000000" w:themeColor="text1"/>
          <w:lang w:val="en-US"/>
        </w:rPr>
        <w:t xml:space="preserve"> that has </w:t>
      </w:r>
      <w:r w:rsidR="00F33F81">
        <w:rPr>
          <w:rFonts w:ascii="Garamond" w:eastAsia="Calisto MT" w:hAnsi="Garamond" w:cs="Calisto MT"/>
          <w:color w:val="000000" w:themeColor="text1"/>
          <w:lang w:val="en-US"/>
        </w:rPr>
        <w:t xml:space="preserve">an </w:t>
      </w:r>
      <w:r w:rsidRPr="0018416C">
        <w:rPr>
          <w:rFonts w:ascii="Garamond" w:eastAsia="Calisto MT" w:hAnsi="Garamond" w:cs="Calisto MT"/>
          <w:color w:val="000000" w:themeColor="text1"/>
          <w:lang w:val="en-US"/>
        </w:rPr>
        <w:t>important role in Japan</w:t>
      </w:r>
      <w:r w:rsidR="00F33F81">
        <w:rPr>
          <w:rFonts w:ascii="Garamond" w:eastAsia="Calisto MT" w:hAnsi="Garamond" w:cs="Calisto MT"/>
          <w:color w:val="000000" w:themeColor="text1"/>
          <w:lang w:val="en-US"/>
        </w:rPr>
        <w:t>ese</w:t>
      </w:r>
      <w:r w:rsidRPr="0018416C">
        <w:rPr>
          <w:rFonts w:ascii="Garamond" w:eastAsia="Calisto MT" w:hAnsi="Garamond" w:cs="Calisto MT"/>
          <w:color w:val="000000" w:themeColor="text1"/>
          <w:lang w:val="en-US"/>
        </w:rPr>
        <w:t xml:space="preserve"> society. They have </w:t>
      </w:r>
      <w:r w:rsidR="00F33F81">
        <w:rPr>
          <w:rFonts w:ascii="Garamond" w:eastAsia="Calisto MT" w:hAnsi="Garamond" w:cs="Calisto MT"/>
          <w:color w:val="000000" w:themeColor="text1"/>
          <w:lang w:val="en-US"/>
        </w:rPr>
        <w:t xml:space="preserve">a </w:t>
      </w:r>
      <w:r w:rsidRPr="0018416C">
        <w:rPr>
          <w:rFonts w:ascii="Garamond" w:eastAsia="Calisto MT" w:hAnsi="Garamond" w:cs="Calisto MT"/>
          <w:color w:val="000000" w:themeColor="text1"/>
          <w:lang w:val="en-US"/>
        </w:rPr>
        <w:t xml:space="preserve">preference that samurai culture is better than other </w:t>
      </w:r>
      <w:proofErr w:type="gramStart"/>
      <w:r w:rsidRPr="0018416C">
        <w:rPr>
          <w:rFonts w:ascii="Garamond" w:eastAsia="Calisto MT" w:hAnsi="Garamond" w:cs="Calisto MT"/>
          <w:color w:val="000000" w:themeColor="text1"/>
          <w:lang w:val="en-US"/>
        </w:rPr>
        <w:t>culture</w:t>
      </w:r>
      <w:r w:rsidR="00F33F81">
        <w:rPr>
          <w:rFonts w:ascii="Garamond" w:eastAsia="Calisto MT" w:hAnsi="Garamond" w:cs="Calisto MT"/>
          <w:color w:val="000000" w:themeColor="text1"/>
          <w:lang w:val="en-US"/>
        </w:rPr>
        <w:t>s</w:t>
      </w:r>
      <w:r w:rsidRPr="0018416C">
        <w:rPr>
          <w:rFonts w:ascii="Garamond" w:eastAsia="Calisto MT" w:hAnsi="Garamond" w:cs="Calisto MT"/>
          <w:color w:val="000000" w:themeColor="text1"/>
          <w:lang w:val="en-US"/>
        </w:rPr>
        <w:t>,</w:t>
      </w:r>
      <w:proofErr w:type="gramEnd"/>
      <w:r w:rsidRPr="0018416C">
        <w:rPr>
          <w:rFonts w:ascii="Garamond" w:eastAsia="Calisto MT" w:hAnsi="Garamond" w:cs="Calisto MT"/>
          <w:color w:val="000000" w:themeColor="text1"/>
          <w:lang w:val="en-US"/>
        </w:rPr>
        <w:t xml:space="preserve"> this ethnocentrism is a main theme of The Last Samurai. </w:t>
      </w:r>
      <w:r w:rsidR="00303E11">
        <w:rPr>
          <w:rFonts w:ascii="Garamond" w:eastAsia="Calisto MT" w:hAnsi="Garamond" w:cs="Calisto MT"/>
          <w:color w:val="000000" w:themeColor="text1"/>
          <w:lang w:val="en-US"/>
        </w:rPr>
        <w:fldChar w:fldCharType="begin" w:fldLock="1"/>
      </w:r>
      <w:r w:rsidR="00303E11">
        <w:rPr>
          <w:rFonts w:ascii="Garamond" w:eastAsia="Calisto MT" w:hAnsi="Garamond" w:cs="Calisto MT"/>
          <w:color w:val="000000" w:themeColor="text1"/>
          <w:lang w:val="en-US"/>
        </w:rPr>
        <w:instrText>ADDIN CSL_CITATION {"citationItems":[{"id":"ITEM-1","itemData":{"DOI":"10.4324/9780429275296-14","author":[{"dropping-particle":"","family":"Hooghe","given":"Marc","non-dropping-particle":"","parse-names":false,"suffix":""}],"container-title":"International Encyclopedia of the Social Sciences","id":"ITEM-1","issued":{"date-parts":[["2008"]]},"page":"186-209","title":"Ethnocentrism","type":"article-journal"},"uris":["http://www.mendeley.com/documents/?uuid=8d8a7546-e64a-4067-a5a0-84f1be5160b4"]}],"mendeley":{"formattedCitation":"(Hooghe, 2008)","plainTextFormattedCitation":"(Hooghe, 2008)","previouslyFormattedCitation":"(Hooghe, 2008)"},"properties":{"noteIndex":0},"schema":"https://github.com/citation-style-language/schema/raw/master/csl-citation.json"}</w:instrText>
      </w:r>
      <w:r w:rsidR="00303E11">
        <w:rPr>
          <w:rFonts w:ascii="Garamond" w:eastAsia="Calisto MT" w:hAnsi="Garamond" w:cs="Calisto MT"/>
          <w:color w:val="000000" w:themeColor="text1"/>
          <w:lang w:val="en-US"/>
        </w:rPr>
        <w:fldChar w:fldCharType="separate"/>
      </w:r>
      <w:r w:rsidR="00303E11" w:rsidRPr="00303E11">
        <w:rPr>
          <w:rFonts w:ascii="Garamond" w:eastAsia="Calisto MT" w:hAnsi="Garamond" w:cs="Calisto MT"/>
          <w:noProof/>
          <w:color w:val="000000" w:themeColor="text1"/>
          <w:lang w:val="en-US"/>
        </w:rPr>
        <w:t>(Hooghe, 2008)</w:t>
      </w:r>
      <w:r w:rsidR="00303E11">
        <w:rPr>
          <w:rFonts w:ascii="Garamond" w:eastAsia="Calisto MT" w:hAnsi="Garamond" w:cs="Calisto MT"/>
          <w:color w:val="000000" w:themeColor="text1"/>
          <w:lang w:val="en-US"/>
        </w:rPr>
        <w:fldChar w:fldCharType="end"/>
      </w:r>
      <w:r w:rsidR="00303E11">
        <w:rPr>
          <w:rFonts w:ascii="Garamond" w:eastAsia="Calisto MT" w:hAnsi="Garamond" w:cs="Calisto MT"/>
          <w:color w:val="000000" w:themeColor="text1"/>
          <w:lang w:val="en-US"/>
        </w:rPr>
        <w:t xml:space="preserve"> </w:t>
      </w:r>
      <w:r w:rsidRPr="0018416C">
        <w:rPr>
          <w:rFonts w:ascii="Garamond" w:eastAsia="Calisto MT" w:hAnsi="Garamond" w:cs="Calisto MT"/>
          <w:color w:val="000000" w:themeColor="text1"/>
          <w:lang w:val="en-US"/>
        </w:rPr>
        <w:t xml:space="preserve">Marc </w:t>
      </w:r>
      <w:proofErr w:type="spellStart"/>
      <w:r w:rsidRPr="0018416C">
        <w:rPr>
          <w:rFonts w:ascii="Garamond" w:eastAsia="Calisto MT" w:hAnsi="Garamond" w:cs="Calisto MT"/>
          <w:color w:val="000000" w:themeColor="text1"/>
          <w:lang w:val="en-US"/>
        </w:rPr>
        <w:t>Ho</w:t>
      </w:r>
      <w:r w:rsidR="00303E11">
        <w:rPr>
          <w:rFonts w:ascii="Garamond" w:eastAsia="Calisto MT" w:hAnsi="Garamond" w:cs="Calisto MT"/>
          <w:color w:val="000000" w:themeColor="text1"/>
          <w:lang w:val="en-US"/>
        </w:rPr>
        <w:t>o</w:t>
      </w:r>
      <w:r w:rsidRPr="0018416C">
        <w:rPr>
          <w:rFonts w:ascii="Garamond" w:eastAsia="Calisto MT" w:hAnsi="Garamond" w:cs="Calisto MT"/>
          <w:color w:val="000000" w:themeColor="text1"/>
          <w:lang w:val="en-US"/>
        </w:rPr>
        <w:t>g</w:t>
      </w:r>
      <w:r w:rsidR="00303E11">
        <w:rPr>
          <w:rFonts w:ascii="Garamond" w:eastAsia="Calisto MT" w:hAnsi="Garamond" w:cs="Calisto MT"/>
          <w:color w:val="000000" w:themeColor="text1"/>
          <w:lang w:val="en-US"/>
        </w:rPr>
        <w:t>h</w:t>
      </w:r>
      <w:r w:rsidRPr="0018416C">
        <w:rPr>
          <w:rFonts w:ascii="Garamond" w:eastAsia="Calisto MT" w:hAnsi="Garamond" w:cs="Calisto MT"/>
          <w:color w:val="000000" w:themeColor="text1"/>
          <w:lang w:val="en-US"/>
        </w:rPr>
        <w:t>e</w:t>
      </w:r>
      <w:proofErr w:type="spellEnd"/>
      <w:r w:rsidRPr="0018416C">
        <w:rPr>
          <w:rFonts w:ascii="Garamond" w:eastAsia="Calisto MT" w:hAnsi="Garamond" w:cs="Calisto MT"/>
          <w:color w:val="000000" w:themeColor="text1"/>
          <w:lang w:val="en-US"/>
        </w:rPr>
        <w:t xml:space="preserve"> argues </w:t>
      </w:r>
      <w:r w:rsidR="00733716">
        <w:rPr>
          <w:rFonts w:ascii="Garamond" w:eastAsia="Calisto MT" w:hAnsi="Garamond" w:cs="Calisto MT"/>
          <w:color w:val="000000" w:themeColor="text1"/>
          <w:lang w:val="en-US"/>
        </w:rPr>
        <w:t>that s</w:t>
      </w:r>
      <w:r w:rsidR="00AD4F90" w:rsidRPr="00AD4F90">
        <w:rPr>
          <w:rFonts w:ascii="Garamond" w:eastAsia="Calisto MT" w:hAnsi="Garamond" w:cs="Calisto MT"/>
          <w:color w:val="000000" w:themeColor="text1"/>
          <w:lang w:val="en-US"/>
        </w:rPr>
        <w:t xml:space="preserve">ocial </w:t>
      </w:r>
      <w:r w:rsidR="00733716" w:rsidRPr="00AD4F90">
        <w:rPr>
          <w:rFonts w:ascii="Garamond" w:eastAsia="Calisto MT" w:hAnsi="Garamond" w:cs="Calisto MT"/>
          <w:color w:val="000000" w:themeColor="text1"/>
          <w:lang w:val="en-US"/>
        </w:rPr>
        <w:t>individuality</w:t>
      </w:r>
      <w:r w:rsidR="00AD4F90" w:rsidRPr="00AD4F90">
        <w:rPr>
          <w:rFonts w:ascii="Garamond" w:eastAsia="Calisto MT" w:hAnsi="Garamond" w:cs="Calisto MT"/>
          <w:color w:val="000000" w:themeColor="text1"/>
          <w:lang w:val="en-US"/>
        </w:rPr>
        <w:t xml:space="preserve"> approaches believe that ethnocentrism is the output of strong recognition toward in-group of </w:t>
      </w:r>
      <w:r w:rsidR="00733716" w:rsidRPr="00AD4F90">
        <w:rPr>
          <w:rFonts w:ascii="Garamond" w:eastAsia="Calisto MT" w:hAnsi="Garamond" w:cs="Calisto MT"/>
          <w:color w:val="000000" w:themeColor="text1"/>
          <w:lang w:val="en-US"/>
        </w:rPr>
        <w:t>someone</w:t>
      </w:r>
      <w:r w:rsidR="00AD4F90" w:rsidRPr="00AD4F90">
        <w:rPr>
          <w:rFonts w:ascii="Garamond" w:eastAsia="Calisto MT" w:hAnsi="Garamond" w:cs="Calisto MT"/>
          <w:color w:val="000000" w:themeColor="text1"/>
          <w:lang w:val="en-US"/>
        </w:rPr>
        <w:t xml:space="preserve">, which </w:t>
      </w:r>
      <w:r w:rsidR="00733716" w:rsidRPr="00AD4F90">
        <w:rPr>
          <w:rFonts w:ascii="Garamond" w:eastAsia="Calisto MT" w:hAnsi="Garamond" w:cs="Calisto MT"/>
          <w:color w:val="000000" w:themeColor="text1"/>
          <w:lang w:val="en-US"/>
        </w:rPr>
        <w:t>directly</w:t>
      </w:r>
      <w:r w:rsidR="00AD4F90" w:rsidRPr="00AD4F90">
        <w:rPr>
          <w:rFonts w:ascii="Garamond" w:eastAsia="Calisto MT" w:hAnsi="Garamond" w:cs="Calisto MT"/>
          <w:color w:val="000000" w:themeColor="text1"/>
          <w:lang w:val="en-US"/>
        </w:rPr>
        <w:t xml:space="preserve"> leads to negative sense toward and underestimate of particular out-group members.</w:t>
      </w:r>
    </w:p>
    <w:p w14:paraId="237CD1AF" w14:textId="698EF422" w:rsidR="0018416C" w:rsidRPr="0018416C" w:rsidRDefault="0018416C" w:rsidP="0018416C">
      <w:pPr>
        <w:pStyle w:val="BodyText"/>
        <w:spacing w:after="0"/>
        <w:ind w:firstLine="720"/>
        <w:rPr>
          <w:rFonts w:ascii="Garamond" w:eastAsia="Calisto MT" w:hAnsi="Garamond" w:cs="Calisto MT"/>
          <w:color w:val="000000" w:themeColor="text1"/>
          <w:lang w:val="en-US"/>
        </w:rPr>
      </w:pPr>
      <w:r w:rsidRPr="0018416C">
        <w:rPr>
          <w:rFonts w:ascii="Garamond" w:eastAsia="Calisto MT" w:hAnsi="Garamond" w:cs="Calisto MT"/>
          <w:color w:val="000000" w:themeColor="text1"/>
          <w:lang w:val="en-US"/>
        </w:rPr>
        <w:t xml:space="preserve">Furthermore, </w:t>
      </w:r>
      <w:r w:rsidR="00F33F81">
        <w:rPr>
          <w:rFonts w:ascii="Garamond" w:eastAsia="Calisto MT" w:hAnsi="Garamond" w:cs="Calisto MT"/>
          <w:color w:val="000000" w:themeColor="text1"/>
          <w:lang w:val="en-US"/>
        </w:rPr>
        <w:t xml:space="preserve">the </w:t>
      </w:r>
      <w:r w:rsidRPr="0018416C">
        <w:rPr>
          <w:rFonts w:ascii="Garamond" w:eastAsia="Calisto MT" w:hAnsi="Garamond" w:cs="Calisto MT"/>
          <w:color w:val="000000" w:themeColor="text1"/>
          <w:lang w:val="en-US"/>
        </w:rPr>
        <w:t xml:space="preserve">research </w:t>
      </w:r>
      <w:r w:rsidR="00733716">
        <w:rPr>
          <w:rFonts w:ascii="Garamond" w:eastAsia="Calisto MT" w:hAnsi="Garamond" w:cs="Calisto MT"/>
          <w:color w:val="000000" w:themeColor="text1"/>
          <w:lang w:val="en-US"/>
        </w:rPr>
        <w:t xml:space="preserve">problem </w:t>
      </w:r>
      <w:r w:rsidRPr="0018416C">
        <w:rPr>
          <w:rFonts w:ascii="Garamond" w:eastAsia="Calisto MT" w:hAnsi="Garamond" w:cs="Calisto MT"/>
          <w:color w:val="000000" w:themeColor="text1"/>
          <w:lang w:val="en-US"/>
        </w:rPr>
        <w:t xml:space="preserve">about ethnocentrism </w:t>
      </w:r>
      <w:r w:rsidR="00733716">
        <w:rPr>
          <w:rFonts w:ascii="Garamond" w:eastAsia="Calisto MT" w:hAnsi="Garamond" w:cs="Calisto MT"/>
          <w:color w:val="000000" w:themeColor="text1"/>
          <w:lang w:val="en-US"/>
        </w:rPr>
        <w:t>analyze</w:t>
      </w:r>
      <w:r w:rsidR="00F33F81">
        <w:rPr>
          <w:rFonts w:ascii="Garamond" w:eastAsia="Calisto MT" w:hAnsi="Garamond" w:cs="Calisto MT"/>
          <w:color w:val="000000" w:themeColor="text1"/>
          <w:lang w:val="en-US"/>
        </w:rPr>
        <w:t>s</w:t>
      </w:r>
      <w:r w:rsidRPr="0018416C">
        <w:rPr>
          <w:rFonts w:ascii="Garamond" w:eastAsia="Calisto MT" w:hAnsi="Garamond" w:cs="Calisto MT"/>
          <w:color w:val="000000" w:themeColor="text1"/>
          <w:lang w:val="en-US"/>
        </w:rPr>
        <w:t xml:space="preserve"> the standpoint that related to Japanese culture and western culture. This movie tells the story of an American soldier and samurai warrior who experiencing ethnocentric to their own culture. At the beginning of the story,</w:t>
      </w:r>
      <w:r w:rsidR="00733716" w:rsidRPr="00733716">
        <w:t xml:space="preserve"> </w:t>
      </w:r>
      <w:r w:rsidR="00733716" w:rsidRPr="00733716">
        <w:rPr>
          <w:rFonts w:ascii="Garamond" w:eastAsia="Calisto MT" w:hAnsi="Garamond" w:cs="Calisto MT"/>
          <w:color w:val="000000" w:themeColor="text1"/>
          <w:lang w:val="en-US"/>
        </w:rPr>
        <w:t>Nathan</w:t>
      </w:r>
      <w:r w:rsidR="00207FF0" w:rsidRPr="00207FF0">
        <w:rPr>
          <w:rFonts w:ascii="Garamond" w:eastAsia="Calisto MT" w:hAnsi="Garamond" w:cs="Calisto MT"/>
          <w:color w:val="000000" w:themeColor="text1"/>
          <w:lang w:val="en-US"/>
        </w:rPr>
        <w:t xml:space="preserve"> Algren is </w:t>
      </w:r>
      <w:r w:rsidR="00207FF0">
        <w:rPr>
          <w:rFonts w:ascii="Garamond" w:eastAsia="Calisto MT" w:hAnsi="Garamond" w:cs="Calisto MT"/>
          <w:color w:val="000000" w:themeColor="text1"/>
          <w:lang w:val="en-US"/>
        </w:rPr>
        <w:t>known as</w:t>
      </w:r>
      <w:r w:rsidR="006E0419">
        <w:rPr>
          <w:rFonts w:ascii="Garamond" w:eastAsia="Calisto MT" w:hAnsi="Garamond" w:cs="Calisto MT"/>
          <w:color w:val="000000" w:themeColor="text1"/>
          <w:lang w:val="en-US"/>
        </w:rPr>
        <w:t xml:space="preserve"> </w:t>
      </w:r>
      <w:r w:rsidR="00322384" w:rsidRPr="00322384">
        <w:rPr>
          <w:rFonts w:ascii="Garamond" w:eastAsia="Calisto MT" w:hAnsi="Garamond" w:cs="Calisto MT"/>
          <w:color w:val="000000" w:themeColor="text1"/>
          <w:lang w:val="en-US"/>
        </w:rPr>
        <w:t>US military officer employed to train the country's first new army by the Japanese Emperor. When the government tries to destroy the traditional Samurai warrior class to implement more westernized, commercial-friendly policies</w:t>
      </w:r>
      <w:r w:rsidR="00207FF0" w:rsidRPr="00207FF0">
        <w:rPr>
          <w:rFonts w:ascii="Garamond" w:eastAsia="Calisto MT" w:hAnsi="Garamond" w:cs="Calisto MT"/>
          <w:color w:val="000000" w:themeColor="text1"/>
          <w:lang w:val="en-US"/>
        </w:rPr>
        <w:t>, it fails miserably</w:t>
      </w:r>
      <w:r w:rsidR="000B668E" w:rsidRPr="000B668E">
        <w:rPr>
          <w:rFonts w:ascii="Garamond" w:eastAsia="Calisto MT" w:hAnsi="Garamond" w:cs="Calisto MT"/>
          <w:color w:val="000000" w:themeColor="text1"/>
          <w:lang w:val="en-US"/>
        </w:rPr>
        <w:t xml:space="preserve">, </w:t>
      </w:r>
      <w:r w:rsidR="00207FF0">
        <w:rPr>
          <w:rFonts w:ascii="Garamond" w:eastAsia="Calisto MT" w:hAnsi="Garamond" w:cs="Calisto MT"/>
          <w:color w:val="000000" w:themeColor="text1"/>
          <w:lang w:val="en-US"/>
        </w:rPr>
        <w:t>he</w:t>
      </w:r>
      <w:r w:rsidR="000B668E" w:rsidRPr="000B668E">
        <w:rPr>
          <w:rFonts w:ascii="Garamond" w:eastAsia="Calisto MT" w:hAnsi="Garamond" w:cs="Calisto MT"/>
          <w:color w:val="000000" w:themeColor="text1"/>
          <w:lang w:val="en-US"/>
        </w:rPr>
        <w:t xml:space="preserve"> is suddenly changed by his experiences with the Samurai, putting him </w:t>
      </w:r>
      <w:r w:rsidR="00F33F81">
        <w:rPr>
          <w:rFonts w:ascii="Garamond" w:eastAsia="Calisto MT" w:hAnsi="Garamond" w:cs="Calisto MT"/>
          <w:color w:val="000000" w:themeColor="text1"/>
          <w:lang w:val="en-US"/>
        </w:rPr>
        <w:t>in</w:t>
      </w:r>
      <w:r w:rsidR="000B668E" w:rsidRPr="000B668E">
        <w:rPr>
          <w:rFonts w:ascii="Garamond" w:eastAsia="Calisto MT" w:hAnsi="Garamond" w:cs="Calisto MT"/>
          <w:color w:val="000000" w:themeColor="text1"/>
          <w:lang w:val="en-US"/>
        </w:rPr>
        <w:t xml:space="preserve"> the middle of a fight between two ages and two continents. In the ring spectrum, Algren puts a recruit to the test. Algren thinks they aren't prepared to fight the samurai, so he goes up to one of the targets and warns a soldier that if he doesn't kill Algren, Algren will</w:t>
      </w:r>
      <w:r w:rsidRPr="0018416C">
        <w:rPr>
          <w:rFonts w:ascii="Garamond" w:eastAsia="Calisto MT" w:hAnsi="Garamond" w:cs="Calisto MT"/>
          <w:color w:val="000000" w:themeColor="text1"/>
          <w:lang w:val="en-US"/>
        </w:rPr>
        <w:t>.</w:t>
      </w:r>
      <w:r w:rsidR="00733716">
        <w:rPr>
          <w:rFonts w:ascii="Garamond" w:eastAsia="Calisto MT" w:hAnsi="Garamond" w:cs="Calisto MT"/>
          <w:color w:val="000000" w:themeColor="text1"/>
          <w:lang w:val="en-US"/>
        </w:rPr>
        <w:t xml:space="preserve"> </w:t>
      </w:r>
      <w:r w:rsidRPr="0018416C">
        <w:rPr>
          <w:rFonts w:ascii="Garamond" w:eastAsia="Calisto MT" w:hAnsi="Garamond" w:cs="Calisto MT"/>
          <w:color w:val="000000" w:themeColor="text1"/>
          <w:lang w:val="en-US"/>
        </w:rPr>
        <w:t xml:space="preserve">The soldier is terrified and </w:t>
      </w:r>
      <w:proofErr w:type="gramStart"/>
      <w:r w:rsidRPr="0018416C">
        <w:rPr>
          <w:rFonts w:ascii="Garamond" w:eastAsia="Calisto MT" w:hAnsi="Garamond" w:cs="Calisto MT"/>
          <w:color w:val="000000" w:themeColor="text1"/>
          <w:lang w:val="en-US"/>
        </w:rPr>
        <w:t>The</w:t>
      </w:r>
      <w:proofErr w:type="gramEnd"/>
      <w:r w:rsidRPr="0018416C">
        <w:rPr>
          <w:rFonts w:ascii="Garamond" w:eastAsia="Calisto MT" w:hAnsi="Garamond" w:cs="Calisto MT"/>
          <w:color w:val="000000" w:themeColor="text1"/>
          <w:lang w:val="en-US"/>
        </w:rPr>
        <w:t xml:space="preserve"> scene shows that Algren wants to kill a samurai warrior by preparing the Japanese army. By this time, he becomes ethnocentric to japan culture because of the uniqueness of Japanese culture and to be a part of samurai until the end of the movie. He belongs to samurai to help samurai warrior in the war, that action showed ethnocentrism. He show</w:t>
      </w:r>
      <w:r w:rsidR="005338AC">
        <w:rPr>
          <w:rFonts w:ascii="Garamond" w:eastAsia="Calisto MT" w:hAnsi="Garamond" w:cs="Calisto MT"/>
          <w:color w:val="000000" w:themeColor="text1"/>
          <w:lang w:val="en-US"/>
        </w:rPr>
        <w:t xml:space="preserve">s </w:t>
      </w:r>
      <w:r w:rsidRPr="0018416C">
        <w:rPr>
          <w:rFonts w:ascii="Garamond" w:eastAsia="Calisto MT" w:hAnsi="Garamond" w:cs="Calisto MT"/>
          <w:color w:val="000000" w:themeColor="text1"/>
          <w:lang w:val="en-US"/>
        </w:rPr>
        <w:t xml:space="preserve">how well he had learned from his </w:t>
      </w:r>
      <w:r w:rsidR="005338AC">
        <w:rPr>
          <w:rFonts w:ascii="Garamond" w:eastAsia="Calisto MT" w:hAnsi="Garamond" w:cs="Calisto MT"/>
          <w:color w:val="000000" w:themeColor="text1"/>
          <w:lang w:val="en-US"/>
        </w:rPr>
        <w:t>enemy</w:t>
      </w:r>
      <w:r w:rsidRPr="0018416C">
        <w:rPr>
          <w:rFonts w:ascii="Garamond" w:eastAsia="Calisto MT" w:hAnsi="Garamond" w:cs="Calisto MT"/>
          <w:color w:val="000000" w:themeColor="text1"/>
          <w:lang w:val="en-US"/>
        </w:rPr>
        <w:t xml:space="preserve"> the ways of the samurai.</w:t>
      </w:r>
    </w:p>
    <w:p w14:paraId="0684DA34" w14:textId="197F1718" w:rsidR="0018416C" w:rsidRPr="0018416C" w:rsidRDefault="0018416C" w:rsidP="0018416C">
      <w:pPr>
        <w:pStyle w:val="BodyText"/>
        <w:spacing w:after="0"/>
        <w:ind w:firstLine="720"/>
        <w:rPr>
          <w:rFonts w:ascii="Garamond" w:eastAsia="Calisto MT" w:hAnsi="Garamond" w:cs="Calisto MT"/>
          <w:color w:val="000000" w:themeColor="text1"/>
          <w:lang w:val="en-US"/>
        </w:rPr>
      </w:pPr>
      <w:r w:rsidRPr="0018416C">
        <w:rPr>
          <w:rFonts w:ascii="Garamond" w:eastAsia="Calisto MT" w:hAnsi="Garamond" w:cs="Calisto MT"/>
          <w:color w:val="000000" w:themeColor="text1"/>
          <w:lang w:val="en-US"/>
        </w:rPr>
        <w:t xml:space="preserve">The Last Samurai movie has previously been discussed by scholars. </w:t>
      </w:r>
      <w:r w:rsidR="00303E11">
        <w:rPr>
          <w:rFonts w:ascii="Garamond" w:eastAsia="Calisto MT" w:hAnsi="Garamond" w:cs="Calisto MT"/>
          <w:color w:val="000000" w:themeColor="text1"/>
          <w:lang w:val="en-US"/>
        </w:rPr>
        <w:fldChar w:fldCharType="begin" w:fldLock="1"/>
      </w:r>
      <w:r w:rsidR="00C95E79">
        <w:rPr>
          <w:rFonts w:ascii="Garamond" w:eastAsia="Calisto MT" w:hAnsi="Garamond" w:cs="Calisto MT"/>
          <w:color w:val="000000" w:themeColor="text1"/>
          <w:lang w:val="en-US"/>
        </w:rPr>
        <w:instrText>ADDIN CSL_CITATION {"citationItems":[{"id":"ITEM-1","itemData":{"author":[{"dropping-particle":"","family":"Grajdian","given":"Maria","non-dropping-particle":"","parse-names":false,"suffix":""}],"id":"ITEM-1","issue":"1","issued":{"date-parts":[["2020"]]},"page":"50-64","title":"Re-Framing Masculinity in Japan: Tom Cruise, The Last Samurai and the Fluid Metanarratives of History","type":"article-journal","volume":"16"},"uris":["http://www.mendeley.com/documents/?uuid=2b3f3fee-151a-49a6-bd10-9dd7e311022e"]}],"mendeley":{"formattedCitation":"(Grajdian, 2020)","plainTextFormattedCitation":"(Grajdian, 2020)","previouslyFormattedCitation":"(Grajdian, 2020)"},"properties":{"noteIndex":0},"schema":"https://github.com/citation-style-language/schema/raw/master/csl-citation.json"}</w:instrText>
      </w:r>
      <w:r w:rsidR="00303E11">
        <w:rPr>
          <w:rFonts w:ascii="Garamond" w:eastAsia="Calisto MT" w:hAnsi="Garamond" w:cs="Calisto MT"/>
          <w:color w:val="000000" w:themeColor="text1"/>
          <w:lang w:val="en-US"/>
        </w:rPr>
        <w:fldChar w:fldCharType="separate"/>
      </w:r>
      <w:r w:rsidR="00303E11" w:rsidRPr="00303E11">
        <w:rPr>
          <w:rFonts w:ascii="Garamond" w:eastAsia="Calisto MT" w:hAnsi="Garamond" w:cs="Calisto MT"/>
          <w:noProof/>
          <w:color w:val="000000" w:themeColor="text1"/>
          <w:lang w:val="en-US"/>
        </w:rPr>
        <w:t>(Grajdian, 2020)</w:t>
      </w:r>
      <w:r w:rsidR="00303E11">
        <w:rPr>
          <w:rFonts w:ascii="Garamond" w:eastAsia="Calisto MT" w:hAnsi="Garamond" w:cs="Calisto MT"/>
          <w:color w:val="000000" w:themeColor="text1"/>
          <w:lang w:val="en-US"/>
        </w:rPr>
        <w:fldChar w:fldCharType="end"/>
      </w:r>
      <w:r w:rsidR="00303E11">
        <w:rPr>
          <w:rFonts w:ascii="Garamond" w:eastAsia="Calisto MT" w:hAnsi="Garamond" w:cs="Calisto MT"/>
          <w:color w:val="000000" w:themeColor="text1"/>
          <w:lang w:val="en-US"/>
        </w:rPr>
        <w:t xml:space="preserve"> </w:t>
      </w:r>
      <w:r w:rsidRPr="0018416C">
        <w:rPr>
          <w:rFonts w:ascii="Garamond" w:eastAsia="Calisto MT" w:hAnsi="Garamond" w:cs="Calisto MT"/>
          <w:color w:val="000000" w:themeColor="text1"/>
          <w:lang w:val="en-US"/>
        </w:rPr>
        <w:t xml:space="preserve">Maria </w:t>
      </w:r>
      <w:proofErr w:type="spellStart"/>
      <w:r w:rsidRPr="0018416C">
        <w:rPr>
          <w:rFonts w:ascii="Garamond" w:eastAsia="Calisto MT" w:hAnsi="Garamond" w:cs="Calisto MT"/>
          <w:color w:val="000000" w:themeColor="text1"/>
          <w:lang w:val="en-US"/>
        </w:rPr>
        <w:t>Grajdian</w:t>
      </w:r>
      <w:proofErr w:type="spellEnd"/>
      <w:r w:rsidRPr="0018416C">
        <w:rPr>
          <w:rFonts w:ascii="Garamond" w:eastAsia="Calisto MT" w:hAnsi="Garamond" w:cs="Calisto MT"/>
          <w:color w:val="000000" w:themeColor="text1"/>
          <w:lang w:val="en-US"/>
        </w:rPr>
        <w:t xml:space="preserve">, investigating reframing masculinity in the character embodied by Tom Cruise, </w:t>
      </w:r>
      <w:r w:rsidR="00F33F81">
        <w:rPr>
          <w:rFonts w:ascii="Garamond" w:eastAsia="Calisto MT" w:hAnsi="Garamond" w:cs="Calisto MT"/>
          <w:color w:val="000000" w:themeColor="text1"/>
          <w:lang w:val="en-US"/>
        </w:rPr>
        <w:t xml:space="preserve">a </w:t>
      </w:r>
      <w:r w:rsidRPr="0018416C">
        <w:rPr>
          <w:rFonts w:ascii="Garamond" w:eastAsia="Calisto MT" w:hAnsi="Garamond" w:cs="Calisto MT"/>
          <w:color w:val="000000" w:themeColor="text1"/>
          <w:lang w:val="en-US"/>
        </w:rPr>
        <w:t xml:space="preserve">typical white male from </w:t>
      </w:r>
      <w:r w:rsidR="00F33F81">
        <w:rPr>
          <w:rFonts w:ascii="Garamond" w:eastAsia="Calisto MT" w:hAnsi="Garamond" w:cs="Calisto MT"/>
          <w:color w:val="000000" w:themeColor="text1"/>
          <w:lang w:val="en-US"/>
        </w:rPr>
        <w:t xml:space="preserve">a </w:t>
      </w:r>
      <w:r w:rsidRPr="0018416C">
        <w:rPr>
          <w:rFonts w:ascii="Garamond" w:eastAsia="Calisto MT" w:hAnsi="Garamond" w:cs="Calisto MT"/>
          <w:color w:val="000000" w:themeColor="text1"/>
          <w:lang w:val="en-US"/>
        </w:rPr>
        <w:t xml:space="preserve">Japanese perspective showed an unexpectedly refreshing insight into the prevalent masculinity ideal in japan as subliminally suggested by the Japanese characters. Meanwhile, </w:t>
      </w:r>
      <w:r w:rsidR="00896227">
        <w:rPr>
          <w:rFonts w:ascii="Garamond" w:eastAsia="Calisto MT" w:hAnsi="Garamond" w:cs="Calisto MT"/>
          <w:color w:val="000000" w:themeColor="text1"/>
          <w:lang w:val="en-US"/>
        </w:rPr>
        <w:fldChar w:fldCharType="begin" w:fldLock="1"/>
      </w:r>
      <w:r w:rsidR="00896227">
        <w:rPr>
          <w:rFonts w:ascii="Garamond" w:eastAsia="Calisto MT" w:hAnsi="Garamond" w:cs="Calisto MT"/>
          <w:color w:val="000000" w:themeColor="text1"/>
          <w:lang w:val="en-US"/>
        </w:rPr>
        <w:instrText>ADDIN CSL_CITATION {"citationItems":[{"id":"ITEM-1","itemData":{"author":[{"dropping-particle":"","family":"Ingvason","given":"Þorri Anh Duc Ingvason","non-dropping-particle":"","parse-names":false,"suffix":""}],"id":"ITEM-1","issued":{"date-parts":[["2017"]]},"title":"Way of the Warrior in Modern Japan","type":"article-journal"},"uris":["http://www.mendeley.com/documents/?uuid=e43bfeb5-a547-4db0-8c56-2ca9b400bd37"]}],"mendeley":{"formattedCitation":"(Ingvason, 2017)","plainTextFormattedCitation":"(Ingvason, 2017)","previouslyFormattedCitation":"(Ingvason, 2017)"},"properties":{"noteIndex":0},"schema":"https://github.com/citation-style-language/schema/raw/master/csl-citation.json"}</w:instrText>
      </w:r>
      <w:r w:rsidR="00896227">
        <w:rPr>
          <w:rFonts w:ascii="Garamond" w:eastAsia="Calisto MT" w:hAnsi="Garamond" w:cs="Calisto MT"/>
          <w:color w:val="000000" w:themeColor="text1"/>
          <w:lang w:val="en-US"/>
        </w:rPr>
        <w:fldChar w:fldCharType="separate"/>
      </w:r>
      <w:r w:rsidR="00896227" w:rsidRPr="00896227">
        <w:rPr>
          <w:rFonts w:ascii="Garamond" w:eastAsia="Calisto MT" w:hAnsi="Garamond" w:cs="Calisto MT"/>
          <w:noProof/>
          <w:color w:val="000000" w:themeColor="text1"/>
          <w:lang w:val="en-US"/>
        </w:rPr>
        <w:t>(Ingvason, 2017)</w:t>
      </w:r>
      <w:r w:rsidR="00896227">
        <w:rPr>
          <w:rFonts w:ascii="Garamond" w:eastAsia="Calisto MT" w:hAnsi="Garamond" w:cs="Calisto MT"/>
          <w:color w:val="000000" w:themeColor="text1"/>
          <w:lang w:val="en-US"/>
        </w:rPr>
        <w:fldChar w:fldCharType="end"/>
      </w:r>
      <w:r w:rsidR="00896227">
        <w:rPr>
          <w:rFonts w:ascii="Garamond" w:eastAsia="Calisto MT" w:hAnsi="Garamond" w:cs="Calisto MT"/>
          <w:color w:val="000000" w:themeColor="text1"/>
          <w:lang w:val="en-US"/>
        </w:rPr>
        <w:t xml:space="preserve"> </w:t>
      </w:r>
      <w:proofErr w:type="spellStart"/>
      <w:r w:rsidRPr="0018416C">
        <w:rPr>
          <w:rFonts w:ascii="Garamond" w:eastAsia="Calisto MT" w:hAnsi="Garamond" w:cs="Calisto MT"/>
          <w:color w:val="000000" w:themeColor="text1"/>
          <w:lang w:val="en-US"/>
        </w:rPr>
        <w:t>Ingvason</w:t>
      </w:r>
      <w:proofErr w:type="spellEnd"/>
      <w:r w:rsidRPr="0018416C">
        <w:rPr>
          <w:rFonts w:ascii="Garamond" w:eastAsia="Calisto MT" w:hAnsi="Garamond" w:cs="Calisto MT"/>
          <w:color w:val="000000" w:themeColor="text1"/>
          <w:lang w:val="en-US"/>
        </w:rPr>
        <w:t xml:space="preserve"> investigate </w:t>
      </w:r>
      <w:r w:rsidR="00F33F81">
        <w:rPr>
          <w:rFonts w:ascii="Garamond" w:eastAsia="Calisto MT" w:hAnsi="Garamond" w:cs="Calisto MT"/>
          <w:color w:val="000000" w:themeColor="text1"/>
          <w:lang w:val="en-US"/>
        </w:rPr>
        <w:t xml:space="preserve">the </w:t>
      </w:r>
      <w:r w:rsidRPr="0018416C">
        <w:rPr>
          <w:rFonts w:ascii="Garamond" w:eastAsia="Calisto MT" w:hAnsi="Garamond" w:cs="Calisto MT"/>
          <w:color w:val="000000" w:themeColor="text1"/>
          <w:lang w:val="en-US"/>
        </w:rPr>
        <w:t xml:space="preserve">way of the warrior in modern Japan. </w:t>
      </w:r>
      <w:r w:rsidR="005338AC" w:rsidRPr="005338AC">
        <w:rPr>
          <w:rFonts w:ascii="Garamond" w:eastAsia="Calisto MT" w:hAnsi="Garamond" w:cs="Calisto MT"/>
          <w:color w:val="000000" w:themeColor="text1"/>
          <w:lang w:val="en-US"/>
        </w:rPr>
        <w:t xml:space="preserve">The samurai </w:t>
      </w:r>
      <w:r w:rsidR="00F33F81">
        <w:rPr>
          <w:rFonts w:ascii="Garamond" w:eastAsia="Calisto MT" w:hAnsi="Garamond" w:cs="Calisto MT"/>
          <w:color w:val="000000" w:themeColor="text1"/>
          <w:lang w:val="en-US"/>
        </w:rPr>
        <w:t>is</w:t>
      </w:r>
      <w:r w:rsidR="005338AC" w:rsidRPr="005338AC">
        <w:rPr>
          <w:rFonts w:ascii="Garamond" w:eastAsia="Calisto MT" w:hAnsi="Garamond" w:cs="Calisto MT"/>
          <w:color w:val="000000" w:themeColor="text1"/>
          <w:lang w:val="en-US"/>
        </w:rPr>
        <w:t xml:space="preserve"> the Japanese version </w:t>
      </w:r>
      <w:r w:rsidR="00F33F81">
        <w:rPr>
          <w:rFonts w:ascii="Garamond" w:eastAsia="Calisto MT" w:hAnsi="Garamond" w:cs="Calisto MT"/>
          <w:color w:val="000000" w:themeColor="text1"/>
          <w:lang w:val="en-US"/>
        </w:rPr>
        <w:t xml:space="preserve">of a </w:t>
      </w:r>
      <w:r w:rsidR="005338AC" w:rsidRPr="005338AC">
        <w:rPr>
          <w:rFonts w:ascii="Garamond" w:eastAsia="Calisto MT" w:hAnsi="Garamond" w:cs="Calisto MT"/>
          <w:color w:val="000000" w:themeColor="text1"/>
          <w:lang w:val="en-US"/>
        </w:rPr>
        <w:t xml:space="preserve">warrior who serves their lords with faith and loyalty, ready to give all their lives in the service of their lord. </w:t>
      </w:r>
      <w:r w:rsidR="000B668E" w:rsidRPr="000B668E">
        <w:rPr>
          <w:rFonts w:ascii="Garamond" w:eastAsia="Calisto MT" w:hAnsi="Garamond" w:cs="Calisto MT"/>
          <w:color w:val="000000" w:themeColor="text1"/>
          <w:lang w:val="en-US"/>
        </w:rPr>
        <w:t>He claims that Japan's modernization pushed out the samurai and replaced them with new warfare.</w:t>
      </w:r>
    </w:p>
    <w:p w14:paraId="676DD4FE" w14:textId="5A0C55C0" w:rsidR="008B2AFD" w:rsidRDefault="0018416C" w:rsidP="0018416C">
      <w:pPr>
        <w:pStyle w:val="BodyText"/>
        <w:spacing w:after="0"/>
        <w:ind w:firstLine="720"/>
        <w:rPr>
          <w:rFonts w:ascii="Garamond" w:eastAsia="Calisto MT" w:hAnsi="Garamond" w:cs="Calisto MT"/>
          <w:color w:val="000000" w:themeColor="text1"/>
          <w:lang w:val="en-US"/>
        </w:rPr>
      </w:pPr>
      <w:r w:rsidRPr="0018416C">
        <w:rPr>
          <w:rFonts w:ascii="Garamond" w:eastAsia="Calisto MT" w:hAnsi="Garamond" w:cs="Calisto MT"/>
          <w:color w:val="000000" w:themeColor="text1"/>
          <w:lang w:val="en-US"/>
        </w:rPr>
        <w:t>However, in previous research</w:t>
      </w:r>
      <w:r w:rsidR="00F33F81">
        <w:rPr>
          <w:rFonts w:ascii="Garamond" w:eastAsia="Calisto MT" w:hAnsi="Garamond" w:cs="Calisto MT"/>
          <w:color w:val="000000" w:themeColor="text1"/>
          <w:lang w:val="en-US"/>
        </w:rPr>
        <w:t>,</w:t>
      </w:r>
      <w:r w:rsidRPr="0018416C">
        <w:rPr>
          <w:rFonts w:ascii="Garamond" w:eastAsia="Calisto MT" w:hAnsi="Garamond" w:cs="Calisto MT"/>
          <w:color w:val="000000" w:themeColor="text1"/>
          <w:lang w:val="en-US"/>
        </w:rPr>
        <w:t xml:space="preserve"> none of them discuss ethnocentrism issues in </w:t>
      </w:r>
      <w:r w:rsidRPr="00A3661F">
        <w:rPr>
          <w:rFonts w:ascii="Garamond" w:eastAsia="Calisto MT" w:hAnsi="Garamond" w:cs="Calisto MT"/>
          <w:i/>
          <w:color w:val="000000" w:themeColor="text1"/>
          <w:lang w:val="en-US"/>
        </w:rPr>
        <w:t>The Last Samurai</w:t>
      </w:r>
      <w:r w:rsidRPr="0018416C">
        <w:rPr>
          <w:rFonts w:ascii="Garamond" w:eastAsia="Calisto MT" w:hAnsi="Garamond" w:cs="Calisto MT"/>
          <w:color w:val="000000" w:themeColor="text1"/>
          <w:lang w:val="en-US"/>
        </w:rPr>
        <w:t xml:space="preserve"> movie. </w:t>
      </w:r>
      <w:r w:rsidR="00F33F81">
        <w:rPr>
          <w:rFonts w:ascii="Garamond" w:eastAsia="Calisto MT" w:hAnsi="Garamond" w:cs="Calisto MT"/>
          <w:color w:val="000000" w:themeColor="text1"/>
          <w:lang w:val="en-US"/>
        </w:rPr>
        <w:t>T</w:t>
      </w:r>
      <w:r w:rsidRPr="0018416C">
        <w:rPr>
          <w:rFonts w:ascii="Garamond" w:eastAsia="Calisto MT" w:hAnsi="Garamond" w:cs="Calisto MT"/>
          <w:color w:val="000000" w:themeColor="text1"/>
          <w:lang w:val="en-US"/>
        </w:rPr>
        <w:t xml:space="preserve">his discussion will investigate how ethnocentrism is depicted and reflected </w:t>
      </w:r>
      <w:r w:rsidR="00F33F81">
        <w:rPr>
          <w:rFonts w:ascii="Garamond" w:eastAsia="Calisto MT" w:hAnsi="Garamond" w:cs="Calisto MT"/>
          <w:color w:val="000000" w:themeColor="text1"/>
          <w:lang w:val="en-US"/>
        </w:rPr>
        <w:t>in</w:t>
      </w:r>
      <w:r w:rsidRPr="0018416C">
        <w:rPr>
          <w:rFonts w:ascii="Garamond" w:eastAsia="Calisto MT" w:hAnsi="Garamond" w:cs="Calisto MT"/>
          <w:color w:val="000000" w:themeColor="text1"/>
          <w:lang w:val="en-US"/>
        </w:rPr>
        <w:t xml:space="preserve"> samurai life. In this research, this article refers to </w:t>
      </w:r>
      <w:r w:rsidR="00A3661F">
        <w:rPr>
          <w:rFonts w:ascii="Garamond" w:eastAsia="Calisto MT" w:hAnsi="Garamond" w:cs="Calisto MT"/>
          <w:color w:val="000000" w:themeColor="text1"/>
          <w:lang w:val="en-US"/>
        </w:rPr>
        <w:t xml:space="preserve">Sumner’s </w:t>
      </w:r>
      <w:r w:rsidRPr="0018416C">
        <w:rPr>
          <w:rFonts w:ascii="Garamond" w:eastAsia="Calisto MT" w:hAnsi="Garamond" w:cs="Calisto MT"/>
          <w:color w:val="000000" w:themeColor="text1"/>
          <w:lang w:val="en-US"/>
        </w:rPr>
        <w:t xml:space="preserve">theory of </w:t>
      </w:r>
      <w:r w:rsidR="00A3661F">
        <w:rPr>
          <w:rFonts w:ascii="Garamond" w:eastAsia="Calisto MT" w:hAnsi="Garamond" w:cs="Calisto MT"/>
          <w:color w:val="000000" w:themeColor="text1"/>
          <w:lang w:val="en-US"/>
        </w:rPr>
        <w:t>ethnocentrism</w:t>
      </w:r>
      <w:r w:rsidRPr="0018416C">
        <w:rPr>
          <w:rFonts w:ascii="Garamond" w:eastAsia="Calisto MT" w:hAnsi="Garamond" w:cs="Calisto MT"/>
          <w:color w:val="000000" w:themeColor="text1"/>
          <w:lang w:val="en-US"/>
        </w:rPr>
        <w:t xml:space="preserve">. It employs her concept of ethnocentrism wherein loyal to in-group </w:t>
      </w:r>
      <w:proofErr w:type="gramStart"/>
      <w:r w:rsidRPr="0018416C">
        <w:rPr>
          <w:rFonts w:ascii="Garamond" w:eastAsia="Calisto MT" w:hAnsi="Garamond" w:cs="Calisto MT"/>
          <w:color w:val="000000" w:themeColor="text1"/>
          <w:lang w:val="en-US"/>
        </w:rPr>
        <w:t>norms,</w:t>
      </w:r>
      <w:proofErr w:type="gramEnd"/>
      <w:r w:rsidRPr="0018416C">
        <w:rPr>
          <w:rFonts w:ascii="Garamond" w:eastAsia="Calisto MT" w:hAnsi="Garamond" w:cs="Calisto MT"/>
          <w:color w:val="000000" w:themeColor="text1"/>
          <w:lang w:val="en-US"/>
        </w:rPr>
        <w:t xml:space="preserve"> express in</w:t>
      </w:r>
      <w:r w:rsidR="00AE35FF">
        <w:rPr>
          <w:rFonts w:ascii="Garamond" w:eastAsia="Calisto MT" w:hAnsi="Garamond" w:cs="Calisto MT"/>
          <w:color w:val="000000" w:themeColor="text1"/>
          <w:lang w:val="en-US"/>
        </w:rPr>
        <w:t>-</w:t>
      </w:r>
      <w:r w:rsidRPr="0018416C">
        <w:rPr>
          <w:rFonts w:ascii="Garamond" w:eastAsia="Calisto MT" w:hAnsi="Garamond" w:cs="Calisto MT"/>
          <w:color w:val="000000" w:themeColor="text1"/>
          <w:lang w:val="en-US"/>
        </w:rPr>
        <w:t>group pride and underestimate out</w:t>
      </w:r>
      <w:r w:rsidR="00AE35FF">
        <w:rPr>
          <w:rFonts w:ascii="Garamond" w:eastAsia="Calisto MT" w:hAnsi="Garamond" w:cs="Calisto MT"/>
          <w:color w:val="000000" w:themeColor="text1"/>
          <w:lang w:val="en-US"/>
        </w:rPr>
        <w:t>-</w:t>
      </w:r>
      <w:r w:rsidRPr="0018416C">
        <w:rPr>
          <w:rFonts w:ascii="Garamond" w:eastAsia="Calisto MT" w:hAnsi="Garamond" w:cs="Calisto MT"/>
          <w:color w:val="000000" w:themeColor="text1"/>
          <w:lang w:val="en-US"/>
        </w:rPr>
        <w:t xml:space="preserve">group are viewed as ethnocentric. These three concepts are most dominant in </w:t>
      </w:r>
      <w:r w:rsidRPr="00A3661F">
        <w:rPr>
          <w:rFonts w:ascii="Garamond" w:eastAsia="Calisto MT" w:hAnsi="Garamond" w:cs="Calisto MT"/>
          <w:i/>
          <w:color w:val="000000" w:themeColor="text1"/>
          <w:lang w:val="en-US"/>
        </w:rPr>
        <w:t>The Last Samurai</w:t>
      </w:r>
      <w:r w:rsidRPr="0018416C">
        <w:rPr>
          <w:rFonts w:ascii="Garamond" w:eastAsia="Calisto MT" w:hAnsi="Garamond" w:cs="Calisto MT"/>
          <w:color w:val="000000" w:themeColor="text1"/>
          <w:lang w:val="en-US"/>
        </w:rPr>
        <w:t>.</w:t>
      </w:r>
    </w:p>
    <w:p w14:paraId="264284C9" w14:textId="77777777" w:rsidR="00A3661F" w:rsidRDefault="00A3661F" w:rsidP="0018416C">
      <w:pPr>
        <w:pStyle w:val="BodyText"/>
        <w:spacing w:after="0"/>
        <w:ind w:firstLine="720"/>
        <w:rPr>
          <w:rFonts w:ascii="Garamond" w:eastAsia="Calisto MT" w:hAnsi="Garamond" w:cs="Calisto MT"/>
          <w:color w:val="000000" w:themeColor="text1"/>
          <w:lang w:val="en-US"/>
        </w:rPr>
      </w:pPr>
    </w:p>
    <w:p w14:paraId="7B90F826" w14:textId="77777777" w:rsidR="008B2AFD" w:rsidRPr="0018416C" w:rsidRDefault="008B2AFD" w:rsidP="008B2AFD">
      <w:pPr>
        <w:pStyle w:val="BodyText"/>
        <w:tabs>
          <w:tab w:val="left" w:pos="426"/>
        </w:tabs>
        <w:spacing w:after="0"/>
        <w:jc w:val="left"/>
        <w:rPr>
          <w:rFonts w:ascii="Garamond" w:hAnsi="Garamond"/>
          <w:b/>
          <w:lang w:val="en-US"/>
        </w:rPr>
      </w:pPr>
    </w:p>
    <w:p w14:paraId="038CCEE2" w14:textId="77777777" w:rsidR="008B2AFD" w:rsidRPr="0018416C" w:rsidRDefault="008B2AFD" w:rsidP="008B2AFD">
      <w:pPr>
        <w:pStyle w:val="BodyText"/>
        <w:tabs>
          <w:tab w:val="left" w:pos="426"/>
        </w:tabs>
        <w:spacing w:after="0"/>
        <w:jc w:val="left"/>
        <w:rPr>
          <w:rFonts w:ascii="Garamond" w:hAnsi="Garamond"/>
          <w:b/>
          <w:lang w:val="en-US"/>
        </w:rPr>
      </w:pPr>
      <w:r w:rsidRPr="0018416C">
        <w:rPr>
          <w:rFonts w:ascii="Garamond" w:hAnsi="Garamond"/>
          <w:b/>
          <w:lang w:val="en-US"/>
        </w:rPr>
        <w:t>METHOD</w:t>
      </w:r>
    </w:p>
    <w:p w14:paraId="73E0E71C" w14:textId="2182BAC4" w:rsidR="00FE3C47" w:rsidRDefault="008B2AFD" w:rsidP="00985167">
      <w:pPr>
        <w:spacing w:before="14" w:line="220" w:lineRule="exact"/>
        <w:jc w:val="both"/>
        <w:rPr>
          <w:rFonts w:ascii="Garamond" w:eastAsia="Calisto MT" w:hAnsi="Garamond" w:cs="Calisto MT"/>
          <w:color w:val="000000" w:themeColor="text1"/>
          <w:sz w:val="24"/>
          <w:szCs w:val="24"/>
          <w:lang w:val="en-US"/>
        </w:rPr>
      </w:pPr>
      <w:r w:rsidRPr="0018416C">
        <w:rPr>
          <w:rFonts w:ascii="Garamond" w:hAnsi="Garamond"/>
          <w:lang w:val="en-US"/>
        </w:rPr>
        <w:tab/>
      </w:r>
      <w:r w:rsidR="00FE3C47" w:rsidRPr="00FE3C47">
        <w:rPr>
          <w:rFonts w:ascii="Garamond" w:eastAsia="Calisto MT" w:hAnsi="Garamond" w:cs="Calisto MT"/>
          <w:color w:val="000000" w:themeColor="text1"/>
          <w:sz w:val="24"/>
          <w:szCs w:val="24"/>
          <w:lang w:val="en-US"/>
        </w:rPr>
        <w:t xml:space="preserve">This research followed several stages. First, The Last Samurai movie was finished watching, with its contents fully understood. Second, read the script of the movie. Third, collected data </w:t>
      </w:r>
      <w:r w:rsidR="00F33F81">
        <w:rPr>
          <w:rFonts w:ascii="Garamond" w:eastAsia="Calisto MT" w:hAnsi="Garamond" w:cs="Calisto MT"/>
          <w:color w:val="000000" w:themeColor="text1"/>
          <w:sz w:val="24"/>
          <w:szCs w:val="24"/>
          <w:lang w:val="en-US"/>
        </w:rPr>
        <w:t>are</w:t>
      </w:r>
      <w:r w:rsidR="00FE3C47" w:rsidRPr="00FE3C47">
        <w:rPr>
          <w:rFonts w:ascii="Garamond" w:eastAsia="Calisto MT" w:hAnsi="Garamond" w:cs="Calisto MT"/>
          <w:color w:val="000000" w:themeColor="text1"/>
          <w:sz w:val="24"/>
          <w:szCs w:val="24"/>
          <w:lang w:val="en-US"/>
        </w:rPr>
        <w:t xml:space="preserve"> categorized and selected based on Sumner</w:t>
      </w:r>
      <w:r w:rsidR="00F33F81">
        <w:rPr>
          <w:rFonts w:ascii="Garamond" w:eastAsia="Calisto MT" w:hAnsi="Garamond" w:cs="Calisto MT"/>
          <w:color w:val="000000" w:themeColor="text1"/>
          <w:sz w:val="24"/>
          <w:szCs w:val="24"/>
          <w:lang w:val="en-US"/>
        </w:rPr>
        <w:t>'s</w:t>
      </w:r>
      <w:r w:rsidR="00FE3C47" w:rsidRPr="00FE3C47">
        <w:rPr>
          <w:rFonts w:ascii="Garamond" w:eastAsia="Calisto MT" w:hAnsi="Garamond" w:cs="Calisto MT"/>
          <w:color w:val="000000" w:themeColor="text1"/>
          <w:sz w:val="24"/>
          <w:szCs w:val="24"/>
          <w:lang w:val="en-US"/>
        </w:rPr>
        <w:t xml:space="preserve"> theory of ethnocentrism. Fourth, selected data </w:t>
      </w:r>
      <w:r w:rsidR="00F33F81">
        <w:rPr>
          <w:rFonts w:ascii="Garamond" w:eastAsia="Calisto MT" w:hAnsi="Garamond" w:cs="Calisto MT"/>
          <w:color w:val="000000" w:themeColor="text1"/>
          <w:sz w:val="24"/>
          <w:szCs w:val="24"/>
          <w:lang w:val="en-US"/>
        </w:rPr>
        <w:t>are</w:t>
      </w:r>
      <w:r w:rsidR="00FE3C47" w:rsidRPr="00FE3C47">
        <w:rPr>
          <w:rFonts w:ascii="Garamond" w:eastAsia="Calisto MT" w:hAnsi="Garamond" w:cs="Calisto MT"/>
          <w:color w:val="000000" w:themeColor="text1"/>
          <w:sz w:val="24"/>
          <w:szCs w:val="24"/>
          <w:lang w:val="en-US"/>
        </w:rPr>
        <w:t xml:space="preserve"> analyzed and discussed in detail. The data analyzed using the content analysis of the whole story. The aspects found from the selected data </w:t>
      </w:r>
      <w:r w:rsidR="00F33F81">
        <w:rPr>
          <w:rFonts w:ascii="Garamond" w:eastAsia="Calisto MT" w:hAnsi="Garamond" w:cs="Calisto MT"/>
          <w:color w:val="000000" w:themeColor="text1"/>
          <w:sz w:val="24"/>
          <w:szCs w:val="24"/>
          <w:lang w:val="en-US"/>
        </w:rPr>
        <w:t xml:space="preserve">are </w:t>
      </w:r>
      <w:r w:rsidR="00FE3C47" w:rsidRPr="00FE3C47">
        <w:rPr>
          <w:rFonts w:ascii="Garamond" w:eastAsia="Calisto MT" w:hAnsi="Garamond" w:cs="Calisto MT"/>
          <w:color w:val="000000" w:themeColor="text1"/>
          <w:sz w:val="24"/>
          <w:szCs w:val="24"/>
          <w:lang w:val="en-US"/>
        </w:rPr>
        <w:t xml:space="preserve">analyzed using the lenses of ethnocentric with </w:t>
      </w:r>
      <w:r w:rsidR="00F33F81">
        <w:rPr>
          <w:rFonts w:ascii="Garamond" w:eastAsia="Calisto MT" w:hAnsi="Garamond" w:cs="Calisto MT"/>
          <w:color w:val="000000" w:themeColor="text1"/>
          <w:sz w:val="24"/>
          <w:szCs w:val="24"/>
          <w:lang w:val="en-US"/>
        </w:rPr>
        <w:t xml:space="preserve">a </w:t>
      </w:r>
      <w:r w:rsidR="00FE3C47" w:rsidRPr="00FE3C47">
        <w:rPr>
          <w:rFonts w:ascii="Garamond" w:eastAsia="Calisto MT" w:hAnsi="Garamond" w:cs="Calisto MT"/>
          <w:color w:val="000000" w:themeColor="text1"/>
          <w:sz w:val="24"/>
          <w:szCs w:val="24"/>
          <w:lang w:val="en-US"/>
        </w:rPr>
        <w:t>focus on the character Katsumoto and samurai warrior that show ethnocentric to their culture.</w:t>
      </w:r>
      <w:r w:rsidR="00FE3C47">
        <w:rPr>
          <w:rFonts w:ascii="Garamond" w:eastAsia="Calisto MT" w:hAnsi="Garamond" w:cs="Calisto MT"/>
          <w:color w:val="000000" w:themeColor="text1"/>
          <w:sz w:val="24"/>
          <w:szCs w:val="24"/>
          <w:lang w:val="en-US"/>
        </w:rPr>
        <w:t xml:space="preserve"> </w:t>
      </w:r>
    </w:p>
    <w:p w14:paraId="12C80790" w14:textId="77777777" w:rsidR="00063BF5" w:rsidRDefault="008B2AFD" w:rsidP="00063BF5">
      <w:pPr>
        <w:pStyle w:val="BodyText"/>
        <w:tabs>
          <w:tab w:val="left" w:pos="426"/>
        </w:tabs>
        <w:spacing w:after="0"/>
        <w:jc w:val="left"/>
        <w:rPr>
          <w:rFonts w:ascii="Garamond" w:hAnsi="Garamond"/>
          <w:b/>
          <w:lang w:val="en-US"/>
        </w:rPr>
      </w:pPr>
      <w:r w:rsidRPr="0018416C">
        <w:rPr>
          <w:rFonts w:ascii="Garamond" w:hAnsi="Garamond"/>
          <w:b/>
          <w:lang w:val="en-US"/>
        </w:rPr>
        <w:t>FINDINGS AND DISCUSSION</w:t>
      </w:r>
    </w:p>
    <w:p w14:paraId="5792ECA7" w14:textId="236DEB0D" w:rsidR="0015306D" w:rsidRPr="00063BF5" w:rsidRDefault="0015306D" w:rsidP="000B668E">
      <w:pPr>
        <w:spacing w:before="14" w:line="220" w:lineRule="exact"/>
        <w:ind w:firstLine="720"/>
        <w:jc w:val="both"/>
        <w:rPr>
          <w:rFonts w:ascii="Garamond" w:eastAsia="Calisto MT" w:hAnsi="Garamond" w:cs="Calisto MT"/>
          <w:color w:val="000000" w:themeColor="text1"/>
          <w:spacing w:val="-7"/>
          <w:sz w:val="24"/>
          <w:szCs w:val="24"/>
          <w:lang w:val="en-US"/>
        </w:rPr>
      </w:pPr>
      <w:r w:rsidRPr="0015306D">
        <w:rPr>
          <w:rFonts w:ascii="Garamond" w:eastAsia="Calisto MT" w:hAnsi="Garamond" w:cs="Calisto MT"/>
          <w:color w:val="000000" w:themeColor="text1"/>
          <w:spacing w:val="-7"/>
          <w:sz w:val="24"/>
          <w:szCs w:val="24"/>
          <w:lang w:val="en-US"/>
        </w:rPr>
        <w:t xml:space="preserve">The Last Samurai is a story about a party of samurai in a deep mountain village. The main male character is Katsumoto, a samurai warrior chief tasked with defending the samurai colony. His colony is very proud of its samurai warriors, and they occasionally ban people from other countries. It can be seen in a variety of settings, including the home, culture, and how people treat their culture. Samurai are distinguished by their two swords, one long and one short. They are referred to as katana and </w:t>
      </w:r>
      <w:proofErr w:type="spellStart"/>
      <w:r w:rsidRPr="0015306D">
        <w:rPr>
          <w:rFonts w:ascii="Garamond" w:eastAsia="Calisto MT" w:hAnsi="Garamond" w:cs="Calisto MT"/>
          <w:color w:val="000000" w:themeColor="text1"/>
          <w:spacing w:val="-7"/>
          <w:sz w:val="24"/>
          <w:szCs w:val="24"/>
          <w:lang w:val="en-US"/>
        </w:rPr>
        <w:t>wakizaki</w:t>
      </w:r>
      <w:proofErr w:type="spellEnd"/>
      <w:r w:rsidRPr="0015306D">
        <w:rPr>
          <w:rFonts w:ascii="Garamond" w:eastAsia="Calisto MT" w:hAnsi="Garamond" w:cs="Calisto MT"/>
          <w:color w:val="000000" w:themeColor="text1"/>
          <w:spacing w:val="-7"/>
          <w:sz w:val="24"/>
          <w:szCs w:val="24"/>
          <w:lang w:val="en-US"/>
        </w:rPr>
        <w:t>, respectively. They normally remain in their lords' castles and are also part of a military aristocracy household. </w:t>
      </w:r>
    </w:p>
    <w:p w14:paraId="1A6D218A" w14:textId="6E73808B" w:rsidR="00063BF5" w:rsidRPr="00063BF5" w:rsidRDefault="00063BF5" w:rsidP="00AC065E">
      <w:pPr>
        <w:pStyle w:val="ListParagraph"/>
        <w:numPr>
          <w:ilvl w:val="0"/>
          <w:numId w:val="3"/>
        </w:numPr>
        <w:spacing w:after="0" w:line="220" w:lineRule="exact"/>
        <w:ind w:left="426" w:hanging="426"/>
        <w:jc w:val="both"/>
        <w:rPr>
          <w:rFonts w:ascii="Garamond" w:eastAsia="Calisto MT" w:hAnsi="Garamond" w:cs="Calisto MT"/>
          <w:b/>
          <w:bCs/>
          <w:color w:val="000000" w:themeColor="text1"/>
          <w:spacing w:val="-7"/>
          <w:sz w:val="24"/>
          <w:szCs w:val="24"/>
          <w:lang w:val="en-US"/>
        </w:rPr>
      </w:pPr>
      <w:r w:rsidRPr="00063BF5">
        <w:rPr>
          <w:rFonts w:ascii="Garamond" w:eastAsia="Calisto MT" w:hAnsi="Garamond" w:cs="Calisto MT"/>
          <w:b/>
          <w:bCs/>
          <w:color w:val="000000" w:themeColor="text1"/>
          <w:spacing w:val="-7"/>
          <w:sz w:val="24"/>
          <w:szCs w:val="24"/>
          <w:lang w:val="en-US"/>
        </w:rPr>
        <w:t>Loyal to in-group norms</w:t>
      </w:r>
    </w:p>
    <w:p w14:paraId="03737E5E" w14:textId="184C6468" w:rsidR="00063BF5" w:rsidRDefault="00063BF5" w:rsidP="00AC065E">
      <w:pPr>
        <w:spacing w:after="0" w:line="220" w:lineRule="exact"/>
        <w:ind w:firstLine="720"/>
        <w:jc w:val="both"/>
        <w:rPr>
          <w:rFonts w:ascii="Garamond" w:eastAsia="Calisto MT" w:hAnsi="Garamond" w:cs="Calisto MT"/>
          <w:color w:val="000000" w:themeColor="text1"/>
          <w:spacing w:val="-7"/>
          <w:sz w:val="24"/>
          <w:szCs w:val="24"/>
          <w:lang w:val="en-US"/>
        </w:rPr>
      </w:pPr>
      <w:r w:rsidRPr="00063BF5">
        <w:rPr>
          <w:rFonts w:ascii="Garamond" w:eastAsia="Calisto MT" w:hAnsi="Garamond" w:cs="Calisto MT"/>
          <w:color w:val="000000" w:themeColor="text1"/>
          <w:spacing w:val="-7"/>
          <w:sz w:val="24"/>
          <w:szCs w:val="24"/>
          <w:lang w:val="en-US"/>
        </w:rPr>
        <w:t>Ethnocentric people will perform Loyalty.</w:t>
      </w:r>
      <w:r w:rsidR="0015306D" w:rsidRPr="0015306D">
        <w:t xml:space="preserve"> </w:t>
      </w:r>
      <w:r w:rsidR="0015306D" w:rsidRPr="0015306D">
        <w:rPr>
          <w:rFonts w:ascii="Garamond" w:eastAsia="Calisto MT" w:hAnsi="Garamond" w:cs="Calisto MT"/>
          <w:color w:val="000000" w:themeColor="text1"/>
          <w:spacing w:val="-7"/>
          <w:sz w:val="24"/>
          <w:szCs w:val="24"/>
          <w:lang w:val="en-US"/>
        </w:rPr>
        <w:t xml:space="preserve">It is embodied by </w:t>
      </w:r>
      <w:r w:rsidR="00F33F81">
        <w:rPr>
          <w:rFonts w:ascii="Garamond" w:eastAsia="Calisto MT" w:hAnsi="Garamond" w:cs="Calisto MT"/>
          <w:color w:val="000000" w:themeColor="text1"/>
          <w:spacing w:val="-7"/>
          <w:sz w:val="24"/>
          <w:szCs w:val="24"/>
          <w:lang w:val="en-US"/>
        </w:rPr>
        <w:t xml:space="preserve">a </w:t>
      </w:r>
      <w:r w:rsidR="0015306D" w:rsidRPr="0015306D">
        <w:rPr>
          <w:rFonts w:ascii="Garamond" w:eastAsia="Calisto MT" w:hAnsi="Garamond" w:cs="Calisto MT"/>
          <w:color w:val="000000" w:themeColor="text1"/>
          <w:spacing w:val="-7"/>
          <w:sz w:val="24"/>
          <w:szCs w:val="24"/>
          <w:lang w:val="en-US"/>
        </w:rPr>
        <w:t>commitment to in-group rules and honesty throughout relations towards fellow in-group members. Samurai had a unique routine which they practiced</w:t>
      </w:r>
      <w:proofErr w:type="gramStart"/>
      <w:r w:rsidR="0015306D" w:rsidRPr="0015306D">
        <w:rPr>
          <w:rFonts w:ascii="Garamond" w:eastAsia="Calisto MT" w:hAnsi="Garamond" w:cs="Calisto MT"/>
          <w:color w:val="000000" w:themeColor="text1"/>
          <w:spacing w:val="-7"/>
          <w:sz w:val="24"/>
          <w:szCs w:val="24"/>
          <w:lang w:val="en-US"/>
        </w:rPr>
        <w:t>.</w:t>
      </w:r>
      <w:r w:rsidRPr="00063BF5">
        <w:rPr>
          <w:rFonts w:ascii="Garamond" w:eastAsia="Calisto MT" w:hAnsi="Garamond" w:cs="Calisto MT"/>
          <w:color w:val="000000" w:themeColor="text1"/>
          <w:spacing w:val="-7"/>
          <w:sz w:val="24"/>
          <w:szCs w:val="24"/>
          <w:lang w:val="en-US"/>
        </w:rPr>
        <w:t>.</w:t>
      </w:r>
      <w:proofErr w:type="gramEnd"/>
      <w:r w:rsidRPr="00063BF5">
        <w:rPr>
          <w:rFonts w:ascii="Garamond" w:eastAsia="Calisto MT" w:hAnsi="Garamond" w:cs="Calisto MT"/>
          <w:color w:val="000000" w:themeColor="text1"/>
          <w:spacing w:val="-7"/>
          <w:sz w:val="24"/>
          <w:szCs w:val="24"/>
          <w:lang w:val="en-US"/>
        </w:rPr>
        <w:t xml:space="preserve"> </w:t>
      </w:r>
      <w:r w:rsidR="00137686">
        <w:rPr>
          <w:rFonts w:ascii="Garamond" w:eastAsia="Calisto MT" w:hAnsi="Garamond" w:cs="Calisto MT"/>
          <w:color w:val="000000" w:themeColor="text1"/>
          <w:spacing w:val="-7"/>
          <w:sz w:val="24"/>
          <w:szCs w:val="24"/>
          <w:lang w:val="en-US"/>
        </w:rPr>
        <w:fldChar w:fldCharType="begin" w:fldLock="1"/>
      </w:r>
      <w:r w:rsidR="00F31264">
        <w:rPr>
          <w:rFonts w:ascii="Garamond" w:eastAsia="Calisto MT" w:hAnsi="Garamond" w:cs="Calisto MT"/>
          <w:color w:val="000000" w:themeColor="text1"/>
          <w:spacing w:val="-7"/>
          <w:sz w:val="24"/>
          <w:szCs w:val="24"/>
          <w:lang w:val="en-US"/>
        </w:rPr>
        <w:instrText>ADDIN CSL_CITATION {"citationItems":[{"id":"ITEM-1","itemData":{"author":[{"dropping-particle":"","family":"Ingvason","given":"Þorri Anh Duc Ingvason","non-dropping-particle":"","parse-names":false,"suffix":""}],"id":"ITEM-1","issued":{"date-parts":[["2017"]]},"title":"Way of the Warrior in Modern Japan","type":"article-journal"},"uris":["http://www.mendeley.com/documents/?uuid=e43bfeb5-a547-4db0-8c56-2ca9b400bd37"]}],"mendeley":{"formattedCitation":"(Ingvason, 2017)","plainTextFormattedCitation":"(Ingvason, 2017)","previouslyFormattedCitation":"(Ingvason, 2017)"},"properties":{"noteIndex":0},"schema":"https://github.com/citation-style-language/schema/raw/master/csl-citation.json"}</w:instrText>
      </w:r>
      <w:r w:rsidR="00137686">
        <w:rPr>
          <w:rFonts w:ascii="Garamond" w:eastAsia="Calisto MT" w:hAnsi="Garamond" w:cs="Calisto MT"/>
          <w:color w:val="000000" w:themeColor="text1"/>
          <w:spacing w:val="-7"/>
          <w:sz w:val="24"/>
          <w:szCs w:val="24"/>
          <w:lang w:val="en-US"/>
        </w:rPr>
        <w:fldChar w:fldCharType="separate"/>
      </w:r>
      <w:r w:rsidR="00137686" w:rsidRPr="00137686">
        <w:rPr>
          <w:rFonts w:ascii="Garamond" w:eastAsia="Calisto MT" w:hAnsi="Garamond" w:cs="Calisto MT"/>
          <w:noProof/>
          <w:color w:val="000000" w:themeColor="text1"/>
          <w:spacing w:val="-7"/>
          <w:sz w:val="24"/>
          <w:szCs w:val="24"/>
          <w:lang w:val="en-US"/>
        </w:rPr>
        <w:t>(Ingvason, 2017)</w:t>
      </w:r>
      <w:r w:rsidR="00137686">
        <w:rPr>
          <w:rFonts w:ascii="Garamond" w:eastAsia="Calisto MT" w:hAnsi="Garamond" w:cs="Calisto MT"/>
          <w:color w:val="000000" w:themeColor="text1"/>
          <w:spacing w:val="-7"/>
          <w:sz w:val="24"/>
          <w:szCs w:val="24"/>
          <w:lang w:val="en-US"/>
        </w:rPr>
        <w:fldChar w:fldCharType="end"/>
      </w:r>
      <w:r w:rsidR="0015306D" w:rsidRPr="0015306D">
        <w:t xml:space="preserve"> </w:t>
      </w:r>
      <w:r w:rsidR="0015306D" w:rsidRPr="0015306D">
        <w:rPr>
          <w:rFonts w:ascii="Garamond" w:eastAsia="Calisto MT" w:hAnsi="Garamond" w:cs="Calisto MT"/>
          <w:color w:val="000000" w:themeColor="text1"/>
          <w:spacing w:val="-7"/>
          <w:sz w:val="24"/>
          <w:szCs w:val="24"/>
          <w:lang w:val="en-US"/>
        </w:rPr>
        <w:t xml:space="preserve">The structured ritual of seppuku seems to have been a death ceremony in which samurai must disembowel </w:t>
      </w:r>
      <w:proofErr w:type="gramStart"/>
      <w:r w:rsidR="0015306D" w:rsidRPr="0015306D">
        <w:rPr>
          <w:rFonts w:ascii="Garamond" w:eastAsia="Calisto MT" w:hAnsi="Garamond" w:cs="Calisto MT"/>
          <w:color w:val="000000" w:themeColor="text1"/>
          <w:spacing w:val="-7"/>
          <w:sz w:val="24"/>
          <w:szCs w:val="24"/>
          <w:lang w:val="en-US"/>
        </w:rPr>
        <w:t>themselves</w:t>
      </w:r>
      <w:proofErr w:type="gramEnd"/>
      <w:r w:rsidR="0015306D" w:rsidRPr="0015306D">
        <w:rPr>
          <w:rFonts w:ascii="Garamond" w:eastAsia="Calisto MT" w:hAnsi="Garamond" w:cs="Calisto MT"/>
          <w:color w:val="000000" w:themeColor="text1"/>
          <w:spacing w:val="-7"/>
          <w:sz w:val="24"/>
          <w:szCs w:val="24"/>
          <w:lang w:val="en-US"/>
        </w:rPr>
        <w:t xml:space="preserve"> rather than commit suicide. It was often used by samurai who would rather die than face humiliation after defeat or the humiliation of imprisonment or torture at the hands of their opponents. Samurai would also do seppuku if they had defeated their lords, depending on the nature of their shortcomings, because samurai valued honor, strength, discipline, and devotion to their lord. The act of seppuku was a way for them to demonstrate their will, as well as to keep their honor and pride intact</w:t>
      </w:r>
      <w:r w:rsidRPr="00063BF5">
        <w:rPr>
          <w:rFonts w:ascii="Garamond" w:eastAsia="Calisto MT" w:hAnsi="Garamond" w:cs="Calisto MT"/>
          <w:color w:val="000000" w:themeColor="text1"/>
          <w:spacing w:val="-7"/>
          <w:sz w:val="24"/>
          <w:szCs w:val="24"/>
          <w:lang w:val="en-US"/>
        </w:rPr>
        <w:t xml:space="preserve">. </w:t>
      </w:r>
      <w:r w:rsidR="0015306D" w:rsidRPr="0015306D">
        <w:rPr>
          <w:rFonts w:ascii="Garamond" w:eastAsia="Calisto MT" w:hAnsi="Garamond" w:cs="Calisto MT"/>
          <w:color w:val="000000" w:themeColor="text1"/>
          <w:spacing w:val="-7"/>
          <w:sz w:val="24"/>
          <w:szCs w:val="24"/>
          <w:lang w:val="en-US"/>
        </w:rPr>
        <w:t>Hara-kiri and seppuku share the same meaning in Japan, but seppuku is more often used because the Japanese synonym for seppuku is more prestigious. The first seppuku was mentioned sometime in the 12th century, but it became more common after a while because samurai believed that this was an honorable way to die to atone for their mistakes. If a samurai was ever sentenced to death, they had the option of committing seppuku rather than being disgraced by being executed by a commoner, so that their honor and pride would be preserved following their death. The quotes that reflect adherence to in-group standards are mentioned below.</w:t>
      </w:r>
    </w:p>
    <w:p w14:paraId="1C456DF6" w14:textId="77941E7F" w:rsidR="00B87A1B" w:rsidRDefault="00B87A1B" w:rsidP="00063BF5">
      <w:pPr>
        <w:pStyle w:val="BodyText"/>
        <w:tabs>
          <w:tab w:val="left" w:pos="426"/>
          <w:tab w:val="left" w:pos="6509"/>
        </w:tabs>
        <w:spacing w:after="0"/>
        <w:ind w:left="720"/>
        <w:rPr>
          <w:rFonts w:ascii="Garamond" w:hAnsi="Garamond"/>
          <w:i/>
          <w:iCs/>
          <w:sz w:val="22"/>
          <w:szCs w:val="22"/>
          <w:lang w:val="en-US"/>
        </w:rPr>
      </w:pPr>
      <w:r>
        <w:rPr>
          <w:noProof/>
          <w:lang w:val="en-US" w:eastAsia="en-US"/>
        </w:rPr>
        <w:drawing>
          <wp:anchor distT="0" distB="0" distL="114300" distR="114300" simplePos="0" relativeHeight="251672576" behindDoc="0" locked="0" layoutInCell="1" allowOverlap="1" wp14:anchorId="3BEBD4C6" wp14:editId="0594F0B0">
            <wp:simplePos x="0" y="0"/>
            <wp:positionH relativeFrom="column">
              <wp:posOffset>838200</wp:posOffset>
            </wp:positionH>
            <wp:positionV relativeFrom="paragraph">
              <wp:posOffset>261620</wp:posOffset>
            </wp:positionV>
            <wp:extent cx="3091815" cy="16662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1378" t="8267" r="12339" b="17902"/>
                    <a:stretch/>
                  </pic:blipFill>
                  <pic:spPr bwMode="auto">
                    <a:xfrm>
                      <a:off x="0" y="0"/>
                      <a:ext cx="3091815" cy="166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DD2D1" w14:textId="335C878F" w:rsidR="00B87A1B" w:rsidRPr="00B87A1B" w:rsidRDefault="00B87A1B" w:rsidP="00B87A1B">
      <w:pPr>
        <w:pStyle w:val="BodyText"/>
        <w:tabs>
          <w:tab w:val="left" w:pos="426"/>
          <w:tab w:val="left" w:pos="6509"/>
        </w:tabs>
        <w:spacing w:after="0"/>
        <w:ind w:left="720"/>
        <w:jc w:val="center"/>
        <w:rPr>
          <w:rFonts w:ascii="Garamond" w:hAnsi="Garamond"/>
          <w:szCs w:val="24"/>
          <w:lang w:val="en-US"/>
        </w:rPr>
      </w:pPr>
      <w:r>
        <w:rPr>
          <w:rFonts w:ascii="Garamond" w:hAnsi="Garamond"/>
          <w:szCs w:val="24"/>
          <w:lang w:val="en-US"/>
        </w:rPr>
        <w:lastRenderedPageBreak/>
        <w:t>Picture 1:</w:t>
      </w:r>
      <w:r w:rsidR="00775D27">
        <w:rPr>
          <w:rFonts w:ascii="Garamond" w:hAnsi="Garamond"/>
          <w:szCs w:val="24"/>
          <w:lang w:val="en-US"/>
        </w:rPr>
        <w:t xml:space="preserve"> Katsumoto cut</w:t>
      </w:r>
      <w:r w:rsidR="00A3661F">
        <w:rPr>
          <w:rFonts w:ascii="Garamond" w:hAnsi="Garamond"/>
          <w:szCs w:val="24"/>
          <w:lang w:val="en-US"/>
        </w:rPr>
        <w:t>s</w:t>
      </w:r>
      <w:r w:rsidR="00775D27">
        <w:rPr>
          <w:rFonts w:ascii="Garamond" w:hAnsi="Garamond"/>
          <w:szCs w:val="24"/>
          <w:lang w:val="en-US"/>
        </w:rPr>
        <w:t xml:space="preserve"> the head of General Hasegawa.</w:t>
      </w:r>
    </w:p>
    <w:p w14:paraId="56C00CF4" w14:textId="77777777" w:rsidR="00B87A1B" w:rsidRDefault="00B87A1B" w:rsidP="00063BF5">
      <w:pPr>
        <w:pStyle w:val="BodyText"/>
        <w:tabs>
          <w:tab w:val="left" w:pos="426"/>
          <w:tab w:val="left" w:pos="6509"/>
        </w:tabs>
        <w:spacing w:after="0"/>
        <w:ind w:left="720"/>
        <w:rPr>
          <w:rFonts w:ascii="Garamond" w:hAnsi="Garamond"/>
          <w:i/>
          <w:iCs/>
          <w:sz w:val="22"/>
          <w:szCs w:val="22"/>
          <w:lang w:val="en-US"/>
        </w:rPr>
      </w:pPr>
    </w:p>
    <w:p w14:paraId="4268C518" w14:textId="19623DA7" w:rsidR="00063BF5" w:rsidRP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Nathan: I've seen what you do to your enemies.</w:t>
      </w:r>
      <w:r>
        <w:rPr>
          <w:rFonts w:ascii="Garamond" w:hAnsi="Garamond"/>
          <w:i/>
          <w:iCs/>
          <w:sz w:val="22"/>
          <w:szCs w:val="22"/>
          <w:lang w:val="en-US"/>
        </w:rPr>
        <w:t>”</w:t>
      </w:r>
    </w:p>
    <w:p w14:paraId="485E0FFF" w14:textId="548B2A55" w:rsidR="00063BF5" w:rsidRP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Katsumoto: Warriors in your country do not kill?</w:t>
      </w:r>
      <w:r>
        <w:rPr>
          <w:rFonts w:ascii="Garamond" w:hAnsi="Garamond"/>
          <w:i/>
          <w:iCs/>
          <w:sz w:val="22"/>
          <w:szCs w:val="22"/>
          <w:lang w:val="en-US"/>
        </w:rPr>
        <w:t>”</w:t>
      </w:r>
    </w:p>
    <w:p w14:paraId="5B988127" w14:textId="5E390E31" w:rsidR="00063BF5" w:rsidRP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Nathan: They don't cut the heads off defeated, kneeling men.</w:t>
      </w:r>
      <w:r>
        <w:rPr>
          <w:rFonts w:ascii="Garamond" w:hAnsi="Garamond"/>
          <w:i/>
          <w:iCs/>
          <w:sz w:val="22"/>
          <w:szCs w:val="22"/>
          <w:lang w:val="en-US"/>
        </w:rPr>
        <w:t>”</w:t>
      </w:r>
    </w:p>
    <w:p w14:paraId="223E12ED" w14:textId="412CEDB0" w:rsid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Katsumoto: “General Hasegawa asked me to help him end his life. A Samurai cannot stand the shame of defeat. I was honored to cut off his head</w:t>
      </w:r>
      <w:r>
        <w:rPr>
          <w:rFonts w:ascii="Garamond" w:hAnsi="Garamond"/>
          <w:i/>
          <w:iCs/>
          <w:sz w:val="22"/>
          <w:szCs w:val="22"/>
          <w:lang w:val="en-US"/>
        </w:rPr>
        <w:t>.”</w:t>
      </w:r>
      <w:r w:rsidR="00F31264">
        <w:rPr>
          <w:rFonts w:ascii="Garamond" w:hAnsi="Garamond"/>
          <w:i/>
          <w:iCs/>
          <w:sz w:val="22"/>
          <w:szCs w:val="22"/>
          <w:lang w:val="en-US"/>
        </w:rPr>
        <w:t xml:space="preserve"> </w:t>
      </w:r>
      <w:r w:rsidR="00F31264">
        <w:rPr>
          <w:rFonts w:ascii="Garamond" w:hAnsi="Garamond"/>
          <w:i/>
          <w:iCs/>
          <w:sz w:val="22"/>
          <w:szCs w:val="22"/>
          <w:lang w:val="en-US"/>
        </w:rPr>
        <w:fldChar w:fldCharType="begin" w:fldLock="1"/>
      </w:r>
      <w:r w:rsidR="00F31264">
        <w:rPr>
          <w:rFonts w:ascii="Garamond" w:hAnsi="Garamond"/>
          <w:i/>
          <w:iCs/>
          <w:sz w:val="22"/>
          <w:szCs w:val="22"/>
          <w:lang w:val="en-US"/>
        </w:rPr>
        <w:instrText>ADDIN CSL_CITATION {"citationItems":[{"id":"ITEM-1","itemData":{"ISSN":"00038520","author":[{"dropping-particle":"","family":"Logan","given":"John","non-dropping-particle":"","parse-names":false,"suffix":""}],"container-title":"Architectural Digest","id":"ITEM-1","issue":"11","issued":{"date-parts":[["2003"]]},"page":"208","title":"The last samurai","type":"motion_picture","volume":"60"},"uris":["http://www.mendeley.com/documents/?uuid=76d2d33c-7fa2-4fca-9a9d-15465f516c01"]}],"mendeley":{"formattedCitation":"(Logan, 2003)","plainTextFormattedCitation":"(Logan, 2003)","previouslyFormattedCitation":"(Logan, 2003)"},"properties":{"noteIndex":0},"schema":"https://github.com/citation-style-language/schema/raw/master/csl-citation.json"}</w:instrText>
      </w:r>
      <w:r w:rsidR="00F31264">
        <w:rPr>
          <w:rFonts w:ascii="Garamond" w:hAnsi="Garamond"/>
          <w:i/>
          <w:iCs/>
          <w:sz w:val="22"/>
          <w:szCs w:val="22"/>
          <w:lang w:val="en-US"/>
        </w:rPr>
        <w:fldChar w:fldCharType="separate"/>
      </w:r>
      <w:r w:rsidR="00F31264" w:rsidRPr="00F31264">
        <w:rPr>
          <w:rFonts w:ascii="Garamond" w:hAnsi="Garamond"/>
          <w:iCs/>
          <w:noProof/>
          <w:sz w:val="22"/>
          <w:szCs w:val="22"/>
          <w:lang w:val="en-US"/>
        </w:rPr>
        <w:t>(Logan, 2003)</w:t>
      </w:r>
      <w:r w:rsidR="00F31264">
        <w:rPr>
          <w:rFonts w:ascii="Garamond" w:hAnsi="Garamond"/>
          <w:i/>
          <w:iCs/>
          <w:sz w:val="22"/>
          <w:szCs w:val="22"/>
          <w:lang w:val="en-US"/>
        </w:rPr>
        <w:fldChar w:fldCharType="end"/>
      </w:r>
    </w:p>
    <w:p w14:paraId="1383A6F0" w14:textId="77777777" w:rsidR="00063BF5" w:rsidRPr="00063BF5" w:rsidRDefault="00063BF5" w:rsidP="00063BF5">
      <w:pPr>
        <w:pStyle w:val="BodyText"/>
        <w:tabs>
          <w:tab w:val="left" w:pos="426"/>
          <w:tab w:val="left" w:pos="6509"/>
        </w:tabs>
        <w:spacing w:after="0"/>
        <w:ind w:left="720"/>
        <w:rPr>
          <w:rFonts w:ascii="Garamond" w:hAnsi="Garamond"/>
          <w:i/>
          <w:iCs/>
          <w:sz w:val="22"/>
          <w:szCs w:val="22"/>
          <w:lang w:val="en-US"/>
        </w:rPr>
      </w:pPr>
    </w:p>
    <w:p w14:paraId="00C383F1" w14:textId="08D392F9" w:rsidR="00063BF5" w:rsidRPr="00063BF5" w:rsidRDefault="0015306D" w:rsidP="00AC065E">
      <w:pPr>
        <w:spacing w:after="0" w:line="220" w:lineRule="exact"/>
        <w:ind w:firstLine="720"/>
        <w:jc w:val="both"/>
        <w:rPr>
          <w:rFonts w:ascii="Garamond" w:eastAsia="Calisto MT" w:hAnsi="Garamond" w:cs="Calisto MT"/>
          <w:color w:val="000000" w:themeColor="text1"/>
          <w:spacing w:val="-7"/>
          <w:sz w:val="24"/>
          <w:szCs w:val="24"/>
          <w:lang w:val="en-US"/>
        </w:rPr>
      </w:pPr>
      <w:r w:rsidRPr="0015306D">
        <w:rPr>
          <w:rFonts w:ascii="Garamond" w:eastAsia="Calisto MT" w:hAnsi="Garamond" w:cs="Calisto MT"/>
          <w:color w:val="000000" w:themeColor="text1"/>
          <w:spacing w:val="-7"/>
          <w:sz w:val="24"/>
          <w:szCs w:val="24"/>
          <w:lang w:val="en-US"/>
        </w:rPr>
        <w:t xml:space="preserve">In the quote above, Katsumoto claims that samurai </w:t>
      </w:r>
      <w:r w:rsidR="00D621E7">
        <w:rPr>
          <w:rFonts w:ascii="Garamond" w:eastAsia="Calisto MT" w:hAnsi="Garamond" w:cs="Calisto MT"/>
          <w:color w:val="000000" w:themeColor="text1"/>
          <w:spacing w:val="-7"/>
          <w:sz w:val="24"/>
          <w:szCs w:val="24"/>
          <w:lang w:val="en-US"/>
        </w:rPr>
        <w:t xml:space="preserve">may not </w:t>
      </w:r>
      <w:r w:rsidRPr="0015306D">
        <w:rPr>
          <w:rFonts w:ascii="Garamond" w:eastAsia="Calisto MT" w:hAnsi="Garamond" w:cs="Calisto MT"/>
          <w:color w:val="000000" w:themeColor="text1"/>
          <w:spacing w:val="-7"/>
          <w:sz w:val="24"/>
          <w:szCs w:val="24"/>
          <w:lang w:val="en-US"/>
        </w:rPr>
        <w:t>bear the</w:t>
      </w:r>
      <w:r w:rsidR="00D621E7" w:rsidRPr="00D621E7">
        <w:t xml:space="preserve"> </w:t>
      </w:r>
      <w:r w:rsidR="00D621E7" w:rsidRPr="00D621E7">
        <w:rPr>
          <w:rFonts w:ascii="Garamond" w:eastAsia="Calisto MT" w:hAnsi="Garamond" w:cs="Calisto MT"/>
          <w:color w:val="000000" w:themeColor="text1"/>
          <w:spacing w:val="-7"/>
          <w:sz w:val="24"/>
          <w:szCs w:val="24"/>
          <w:lang w:val="en-US"/>
        </w:rPr>
        <w:t>defeat embarrassment</w:t>
      </w:r>
      <w:r w:rsidRPr="0015306D">
        <w:rPr>
          <w:rFonts w:ascii="Garamond" w:eastAsia="Calisto MT" w:hAnsi="Garamond" w:cs="Calisto MT"/>
          <w:color w:val="000000" w:themeColor="text1"/>
          <w:spacing w:val="-7"/>
          <w:sz w:val="24"/>
          <w:szCs w:val="24"/>
          <w:lang w:val="en-US"/>
        </w:rPr>
        <w:t>. As a samurai</w:t>
      </w:r>
      <w:r w:rsidR="00D621E7">
        <w:rPr>
          <w:rFonts w:ascii="Garamond" w:eastAsia="Calisto MT" w:hAnsi="Garamond" w:cs="Calisto MT"/>
          <w:color w:val="000000" w:themeColor="text1"/>
          <w:spacing w:val="-7"/>
          <w:sz w:val="24"/>
          <w:szCs w:val="24"/>
          <w:lang w:val="en-US"/>
        </w:rPr>
        <w:t xml:space="preserve"> warrior</w:t>
      </w:r>
      <w:r w:rsidRPr="0015306D">
        <w:rPr>
          <w:rFonts w:ascii="Garamond" w:eastAsia="Calisto MT" w:hAnsi="Garamond" w:cs="Calisto MT"/>
          <w:color w:val="000000" w:themeColor="text1"/>
          <w:spacing w:val="-7"/>
          <w:sz w:val="24"/>
          <w:szCs w:val="24"/>
          <w:lang w:val="en-US"/>
        </w:rPr>
        <w:t xml:space="preserve">, he thinks it a pleasure to shave General Hasegawa's head. Sumner claims that his society is equivalent to that of </w:t>
      </w:r>
      <w:proofErr w:type="spellStart"/>
      <w:r w:rsidRPr="0015306D">
        <w:rPr>
          <w:rFonts w:ascii="Garamond" w:eastAsia="Calisto MT" w:hAnsi="Garamond" w:cs="Calisto MT"/>
          <w:color w:val="000000" w:themeColor="text1"/>
          <w:spacing w:val="-7"/>
          <w:sz w:val="24"/>
          <w:szCs w:val="24"/>
          <w:lang w:val="en-US"/>
        </w:rPr>
        <w:t>outgroups</w:t>
      </w:r>
      <w:proofErr w:type="spellEnd"/>
      <w:r w:rsidRPr="0015306D">
        <w:rPr>
          <w:rFonts w:ascii="Garamond" w:eastAsia="Calisto MT" w:hAnsi="Garamond" w:cs="Calisto MT"/>
          <w:color w:val="000000" w:themeColor="text1"/>
          <w:spacing w:val="-7"/>
          <w:sz w:val="24"/>
          <w:szCs w:val="24"/>
          <w:lang w:val="en-US"/>
        </w:rPr>
        <w:t xml:space="preserve"> and that the latter is barbaric. His concept of ethnocentrism includes not only the advancement of one's race but also the development of discriminatory attitudes toward others</w:t>
      </w:r>
      <w:r w:rsidR="00063BF5" w:rsidRPr="00063BF5">
        <w:rPr>
          <w:rFonts w:ascii="Garamond" w:eastAsia="Calisto MT" w:hAnsi="Garamond" w:cs="Calisto MT"/>
          <w:color w:val="000000" w:themeColor="text1"/>
          <w:spacing w:val="-7"/>
          <w:sz w:val="24"/>
          <w:szCs w:val="24"/>
          <w:lang w:val="en-US"/>
        </w:rPr>
        <w:t>. In the movie, Katsumoto let</w:t>
      </w:r>
      <w:r w:rsidR="00F33F81">
        <w:rPr>
          <w:rFonts w:ascii="Garamond" w:eastAsia="Calisto MT" w:hAnsi="Garamond" w:cs="Calisto MT"/>
          <w:color w:val="000000" w:themeColor="text1"/>
          <w:spacing w:val="-7"/>
          <w:sz w:val="24"/>
          <w:szCs w:val="24"/>
          <w:lang w:val="en-US"/>
        </w:rPr>
        <w:t>s</w:t>
      </w:r>
      <w:r w:rsidR="00063BF5" w:rsidRPr="00063BF5">
        <w:rPr>
          <w:rFonts w:ascii="Garamond" w:eastAsia="Calisto MT" w:hAnsi="Garamond" w:cs="Calisto MT"/>
          <w:color w:val="000000" w:themeColor="text1"/>
          <w:spacing w:val="-7"/>
          <w:sz w:val="24"/>
          <w:szCs w:val="24"/>
          <w:lang w:val="en-US"/>
        </w:rPr>
        <w:t xml:space="preserve"> Nathan alive to stay in his village. He let him live to learn </w:t>
      </w:r>
      <w:r w:rsidR="00F33F81">
        <w:rPr>
          <w:rFonts w:ascii="Garamond" w:eastAsia="Calisto MT" w:hAnsi="Garamond" w:cs="Calisto MT"/>
          <w:color w:val="000000" w:themeColor="text1"/>
          <w:spacing w:val="-7"/>
          <w:sz w:val="24"/>
          <w:szCs w:val="24"/>
          <w:lang w:val="en-US"/>
        </w:rPr>
        <w:t xml:space="preserve">about </w:t>
      </w:r>
      <w:r w:rsidR="00063BF5" w:rsidRPr="00063BF5">
        <w:rPr>
          <w:rFonts w:ascii="Garamond" w:eastAsia="Calisto MT" w:hAnsi="Garamond" w:cs="Calisto MT"/>
          <w:color w:val="000000" w:themeColor="text1"/>
          <w:spacing w:val="-7"/>
          <w:sz w:val="24"/>
          <w:szCs w:val="24"/>
          <w:lang w:val="en-US"/>
        </w:rPr>
        <w:t>his enemy which is Nathan</w:t>
      </w:r>
      <w:r w:rsidR="00F33F81">
        <w:rPr>
          <w:rFonts w:ascii="Garamond" w:eastAsia="Calisto MT" w:hAnsi="Garamond" w:cs="Calisto MT"/>
          <w:color w:val="000000" w:themeColor="text1"/>
          <w:spacing w:val="-7"/>
          <w:sz w:val="24"/>
          <w:szCs w:val="24"/>
          <w:lang w:val="en-US"/>
        </w:rPr>
        <w:t>, who has</w:t>
      </w:r>
      <w:r w:rsidR="00063BF5" w:rsidRPr="00063BF5">
        <w:rPr>
          <w:rFonts w:ascii="Garamond" w:eastAsia="Calisto MT" w:hAnsi="Garamond" w:cs="Calisto MT"/>
          <w:color w:val="000000" w:themeColor="text1"/>
          <w:spacing w:val="-7"/>
          <w:sz w:val="24"/>
          <w:szCs w:val="24"/>
          <w:lang w:val="en-US"/>
        </w:rPr>
        <w:t xml:space="preserve"> a different culture. Nathan curious why Katsumoto let him live and stay in his village and don’t kill him such </w:t>
      </w:r>
      <w:r w:rsidR="00F33F81">
        <w:rPr>
          <w:rFonts w:ascii="Garamond" w:eastAsia="Calisto MT" w:hAnsi="Garamond" w:cs="Calisto MT"/>
          <w:color w:val="000000" w:themeColor="text1"/>
          <w:spacing w:val="-7"/>
          <w:sz w:val="24"/>
          <w:szCs w:val="24"/>
          <w:lang w:val="en-US"/>
        </w:rPr>
        <w:t xml:space="preserve">as </w:t>
      </w:r>
      <w:r w:rsidR="00063BF5" w:rsidRPr="00063BF5">
        <w:rPr>
          <w:rFonts w:ascii="Garamond" w:eastAsia="Calisto MT" w:hAnsi="Garamond" w:cs="Calisto MT"/>
          <w:color w:val="000000" w:themeColor="text1"/>
          <w:spacing w:val="-7"/>
          <w:sz w:val="24"/>
          <w:szCs w:val="24"/>
          <w:lang w:val="en-US"/>
        </w:rPr>
        <w:t xml:space="preserve">general Hasegawa. </w:t>
      </w:r>
    </w:p>
    <w:p w14:paraId="65E0EA8E" w14:textId="35BA0B8B" w:rsidR="00063BF5" w:rsidRDefault="0015306D" w:rsidP="00AC065E">
      <w:pPr>
        <w:spacing w:after="0" w:line="220" w:lineRule="exact"/>
        <w:ind w:firstLine="720"/>
        <w:jc w:val="both"/>
        <w:rPr>
          <w:rFonts w:ascii="Garamond" w:eastAsia="Calisto MT" w:hAnsi="Garamond" w:cs="Calisto MT"/>
          <w:color w:val="000000" w:themeColor="text1"/>
          <w:spacing w:val="-7"/>
          <w:sz w:val="24"/>
          <w:szCs w:val="24"/>
          <w:lang w:val="en-US"/>
        </w:rPr>
      </w:pPr>
      <w:r w:rsidRPr="0015306D">
        <w:rPr>
          <w:rFonts w:ascii="Garamond" w:eastAsia="Calisto MT" w:hAnsi="Garamond" w:cs="Calisto MT"/>
          <w:color w:val="000000" w:themeColor="text1"/>
          <w:spacing w:val="-7"/>
          <w:sz w:val="24"/>
          <w:szCs w:val="24"/>
          <w:lang w:val="en-US"/>
        </w:rPr>
        <w:t>Furthermore, Katsumoto practices the samurai custom of only dying with his sword, as portrayed by him. “I will die by the sword,” he declares. “It's all mine.” He needs to die with dignity, according to the quote. He believes that if a samurai is humiliated by failure, he will kill himself with his sword rather than an enemy weapon.</w:t>
      </w:r>
      <w:r w:rsidR="00063BF5" w:rsidRPr="00063BF5">
        <w:rPr>
          <w:rFonts w:ascii="Garamond" w:eastAsia="Calisto MT" w:hAnsi="Garamond" w:cs="Calisto MT"/>
          <w:color w:val="000000" w:themeColor="text1"/>
          <w:spacing w:val="-7"/>
          <w:sz w:val="24"/>
          <w:szCs w:val="24"/>
          <w:lang w:val="en-US"/>
        </w:rPr>
        <w:t xml:space="preserve"> (</w:t>
      </w:r>
      <w:proofErr w:type="spellStart"/>
      <w:r w:rsidR="00063BF5" w:rsidRPr="00063BF5">
        <w:rPr>
          <w:rFonts w:ascii="Garamond" w:eastAsia="Calisto MT" w:hAnsi="Garamond" w:cs="Calisto MT"/>
          <w:color w:val="000000" w:themeColor="text1"/>
          <w:spacing w:val="-7"/>
          <w:sz w:val="24"/>
          <w:szCs w:val="24"/>
          <w:lang w:val="en-US"/>
        </w:rPr>
        <w:t>Hooghe</w:t>
      </w:r>
      <w:proofErr w:type="spellEnd"/>
      <w:r w:rsidR="00063BF5" w:rsidRPr="00063BF5">
        <w:rPr>
          <w:rFonts w:ascii="Garamond" w:eastAsia="Calisto MT" w:hAnsi="Garamond" w:cs="Calisto MT"/>
          <w:color w:val="000000" w:themeColor="text1"/>
          <w:spacing w:val="-7"/>
          <w:sz w:val="24"/>
          <w:szCs w:val="24"/>
          <w:lang w:val="en-US"/>
        </w:rPr>
        <w:t xml:space="preserve">, 2008) </w:t>
      </w:r>
      <w:proofErr w:type="spellStart"/>
      <w:r w:rsidR="00063BF5" w:rsidRPr="00063BF5">
        <w:rPr>
          <w:rFonts w:ascii="Garamond" w:eastAsia="Calisto MT" w:hAnsi="Garamond" w:cs="Calisto MT"/>
          <w:color w:val="000000" w:themeColor="text1"/>
          <w:spacing w:val="-7"/>
          <w:sz w:val="24"/>
          <w:szCs w:val="24"/>
          <w:lang w:val="en-US"/>
        </w:rPr>
        <w:t>Hoogart</w:t>
      </w:r>
      <w:proofErr w:type="spellEnd"/>
      <w:r w:rsidR="00063BF5" w:rsidRPr="00063BF5">
        <w:rPr>
          <w:rFonts w:ascii="Garamond" w:eastAsia="Calisto MT" w:hAnsi="Garamond" w:cs="Calisto MT"/>
          <w:color w:val="000000" w:themeColor="text1"/>
          <w:spacing w:val="-7"/>
          <w:sz w:val="24"/>
          <w:szCs w:val="24"/>
          <w:lang w:val="en-US"/>
        </w:rPr>
        <w:t xml:space="preserve"> and Williams argue that they were interested in culture as the ‘texture of lived experience’ or a ‘structure of feeling’ rather than as a body of intellectual and artistic activities separate from the rest of society. The last scene shows his loyalty to the samurai.</w:t>
      </w:r>
      <w:r w:rsidR="00CC6F45" w:rsidRPr="00CC6F45">
        <w:t xml:space="preserve"> </w:t>
      </w:r>
      <w:r w:rsidR="00CC6F45" w:rsidRPr="00CC6F45">
        <w:rPr>
          <w:rFonts w:ascii="Garamond" w:eastAsia="Calisto MT" w:hAnsi="Garamond" w:cs="Calisto MT"/>
          <w:color w:val="000000" w:themeColor="text1"/>
          <w:spacing w:val="-7"/>
          <w:sz w:val="24"/>
          <w:szCs w:val="24"/>
          <w:lang w:val="en-US"/>
        </w:rPr>
        <w:t xml:space="preserve">Adherence to in-group rules including trustworthiness throughout interactions with fellow in-group members are examples of </w:t>
      </w:r>
      <w:r w:rsidRPr="00CC6F45">
        <w:rPr>
          <w:rFonts w:ascii="Garamond" w:eastAsia="Calisto MT" w:hAnsi="Garamond" w:cs="Calisto MT"/>
          <w:color w:val="000000" w:themeColor="text1"/>
          <w:spacing w:val="-7"/>
          <w:sz w:val="24"/>
          <w:szCs w:val="24"/>
          <w:lang w:val="en-US"/>
        </w:rPr>
        <w:t>loyalty.</w:t>
      </w:r>
      <w:r w:rsidR="00063BF5" w:rsidRPr="00063BF5">
        <w:rPr>
          <w:rFonts w:ascii="Garamond" w:eastAsia="Calisto MT" w:hAnsi="Garamond" w:cs="Calisto MT"/>
          <w:color w:val="000000" w:themeColor="text1"/>
          <w:spacing w:val="-7"/>
          <w:sz w:val="24"/>
          <w:szCs w:val="24"/>
          <w:lang w:val="en-US"/>
        </w:rPr>
        <w:t xml:space="preserve"> At the end of the war, he gives Katsumoto a sword to Japan emperor to remind him about the struggle of samurai. </w:t>
      </w:r>
      <w:r w:rsidR="00896227">
        <w:rPr>
          <w:rFonts w:ascii="Garamond" w:eastAsia="Calisto MT" w:hAnsi="Garamond" w:cs="Calisto MT"/>
          <w:color w:val="000000" w:themeColor="text1"/>
          <w:spacing w:val="-7"/>
          <w:sz w:val="24"/>
          <w:szCs w:val="24"/>
          <w:lang w:val="en-US"/>
        </w:rPr>
        <w:fldChar w:fldCharType="begin" w:fldLock="1"/>
      </w:r>
      <w:r w:rsidR="00896227">
        <w:rPr>
          <w:rFonts w:ascii="Garamond" w:eastAsia="Calisto MT" w:hAnsi="Garamond" w:cs="Calisto MT"/>
          <w:color w:val="000000" w:themeColor="text1"/>
          <w:spacing w:val="-7"/>
          <w:sz w:val="24"/>
          <w:szCs w:val="24"/>
          <w:lang w:val="en-US"/>
        </w:rPr>
        <w:instrText>ADDIN CSL_CITATION {"citationItems":[{"id":"ITEM-1","itemData":{"id":"ITEM-1","issued":{"date-parts":[["0"]]},"title":"Hagakure: The Book of the Samurai - Yamamoto Tsunetomo - Google Books","type":"book"},"uris":["http://www.mendeley.com/documents/?uuid=6269e6d9-12bf-3d7d-bacc-af3cd861d3c3"]}],"mendeley":{"formattedCitation":"(&lt;i&gt;Hagakure: The Book of the Samurai - Yamamoto Tsunetomo - Google Books&lt;/i&gt;, n.d.)","plainTextFormattedCitation":"(Hagakure: The Book of the Samurai - Yamamoto Tsunetomo - Google Books, n.d.)","previouslyFormattedCitation":"(&lt;i&gt;Hagakure: The Book of the Samurai - Yamamoto Tsunetomo - Google Books&lt;/i&gt;, n.d.)"},"properties":{"noteIndex":0},"schema":"https://github.com/citation-style-language/schema/raw/master/csl-citation.json"}</w:instrText>
      </w:r>
      <w:r w:rsidR="00896227">
        <w:rPr>
          <w:rFonts w:ascii="Garamond" w:eastAsia="Calisto MT" w:hAnsi="Garamond" w:cs="Calisto MT"/>
          <w:color w:val="000000" w:themeColor="text1"/>
          <w:spacing w:val="-7"/>
          <w:sz w:val="24"/>
          <w:szCs w:val="24"/>
          <w:lang w:val="en-US"/>
        </w:rPr>
        <w:fldChar w:fldCharType="separate"/>
      </w:r>
      <w:r w:rsidR="00896227" w:rsidRPr="00896227">
        <w:rPr>
          <w:rFonts w:ascii="Garamond" w:eastAsia="Calisto MT" w:hAnsi="Garamond" w:cs="Calisto MT"/>
          <w:noProof/>
          <w:color w:val="000000" w:themeColor="text1"/>
          <w:spacing w:val="-7"/>
          <w:sz w:val="24"/>
          <w:szCs w:val="24"/>
          <w:lang w:val="en-US"/>
        </w:rPr>
        <w:t>(</w:t>
      </w:r>
      <w:r w:rsidR="00896227" w:rsidRPr="00896227">
        <w:rPr>
          <w:rFonts w:ascii="Garamond" w:eastAsia="Calisto MT" w:hAnsi="Garamond" w:cs="Calisto MT"/>
          <w:i/>
          <w:noProof/>
          <w:color w:val="000000" w:themeColor="text1"/>
          <w:spacing w:val="-7"/>
          <w:sz w:val="24"/>
          <w:szCs w:val="24"/>
          <w:lang w:val="en-US"/>
        </w:rPr>
        <w:t>Hagakure: The Book of the Samurai - Yamamoto Tsunetomo - Google Books</w:t>
      </w:r>
      <w:r w:rsidR="00896227" w:rsidRPr="00896227">
        <w:rPr>
          <w:rFonts w:ascii="Garamond" w:eastAsia="Calisto MT" w:hAnsi="Garamond" w:cs="Calisto MT"/>
          <w:noProof/>
          <w:color w:val="000000" w:themeColor="text1"/>
          <w:spacing w:val="-7"/>
          <w:sz w:val="24"/>
          <w:szCs w:val="24"/>
          <w:lang w:val="en-US"/>
        </w:rPr>
        <w:t>, n.d.)</w:t>
      </w:r>
      <w:r w:rsidR="00896227">
        <w:rPr>
          <w:rFonts w:ascii="Garamond" w:eastAsia="Calisto MT" w:hAnsi="Garamond" w:cs="Calisto MT"/>
          <w:color w:val="000000" w:themeColor="text1"/>
          <w:spacing w:val="-7"/>
          <w:sz w:val="24"/>
          <w:szCs w:val="24"/>
          <w:lang w:val="en-US"/>
        </w:rPr>
        <w:fldChar w:fldCharType="end"/>
      </w:r>
      <w:r w:rsidR="00896227">
        <w:rPr>
          <w:rFonts w:ascii="Garamond" w:eastAsia="Calisto MT" w:hAnsi="Garamond" w:cs="Calisto MT"/>
          <w:color w:val="000000" w:themeColor="text1"/>
          <w:spacing w:val="-7"/>
          <w:sz w:val="24"/>
          <w:szCs w:val="24"/>
          <w:lang w:val="en-US"/>
        </w:rPr>
        <w:t xml:space="preserve"> </w:t>
      </w:r>
      <w:r w:rsidR="00063BF5" w:rsidRPr="00063BF5">
        <w:rPr>
          <w:rFonts w:ascii="Garamond" w:eastAsia="Calisto MT" w:hAnsi="Garamond" w:cs="Calisto MT"/>
          <w:color w:val="000000" w:themeColor="text1"/>
          <w:spacing w:val="-7"/>
          <w:sz w:val="24"/>
          <w:szCs w:val="24"/>
          <w:lang w:val="en-US"/>
        </w:rPr>
        <w:t xml:space="preserve">Yamamoto argues that the way samurai is found in death when it comes with the choice. It is not particularly difficult. There will be always </w:t>
      </w:r>
      <w:r w:rsidR="00F33F81">
        <w:rPr>
          <w:rFonts w:ascii="Garamond" w:eastAsia="Calisto MT" w:hAnsi="Garamond" w:cs="Calisto MT"/>
          <w:color w:val="000000" w:themeColor="text1"/>
          <w:spacing w:val="-7"/>
          <w:sz w:val="24"/>
          <w:szCs w:val="24"/>
          <w:lang w:val="en-US"/>
        </w:rPr>
        <w:t xml:space="preserve">a </w:t>
      </w:r>
      <w:r w:rsidR="00063BF5" w:rsidRPr="00063BF5">
        <w:rPr>
          <w:rFonts w:ascii="Garamond" w:eastAsia="Calisto MT" w:hAnsi="Garamond" w:cs="Calisto MT"/>
          <w:color w:val="000000" w:themeColor="text1"/>
          <w:spacing w:val="-7"/>
          <w:sz w:val="24"/>
          <w:szCs w:val="24"/>
          <w:lang w:val="en-US"/>
        </w:rPr>
        <w:t xml:space="preserve">quick choice of death. </w:t>
      </w:r>
      <w:proofErr w:type="gramStart"/>
      <w:r w:rsidR="00063BF5" w:rsidRPr="00063BF5">
        <w:rPr>
          <w:rFonts w:ascii="Garamond" w:eastAsia="Calisto MT" w:hAnsi="Garamond" w:cs="Calisto MT"/>
          <w:color w:val="000000" w:themeColor="text1"/>
          <w:spacing w:val="-7"/>
          <w:sz w:val="24"/>
          <w:szCs w:val="24"/>
          <w:lang w:val="en-US"/>
        </w:rPr>
        <w:t>found</w:t>
      </w:r>
      <w:proofErr w:type="gramEnd"/>
      <w:r w:rsidR="00063BF5" w:rsidRPr="00063BF5">
        <w:rPr>
          <w:rFonts w:ascii="Garamond" w:eastAsia="Calisto MT" w:hAnsi="Garamond" w:cs="Calisto MT"/>
          <w:color w:val="000000" w:themeColor="text1"/>
          <w:spacing w:val="-7"/>
          <w:sz w:val="24"/>
          <w:szCs w:val="24"/>
          <w:lang w:val="en-US"/>
        </w:rPr>
        <w:t xml:space="preserve"> in death </w:t>
      </w:r>
      <w:r w:rsidR="00CC6F45" w:rsidRPr="00CC6F45">
        <w:rPr>
          <w:rFonts w:ascii="Garamond" w:eastAsia="Calisto MT" w:hAnsi="Garamond" w:cs="Calisto MT"/>
          <w:color w:val="000000" w:themeColor="text1"/>
          <w:spacing w:val="-7"/>
          <w:sz w:val="24"/>
          <w:szCs w:val="24"/>
          <w:lang w:val="en-US"/>
        </w:rPr>
        <w:t>Without achieving one's goal, a dog's death does seem to be a wasteful way of sophisticates.</w:t>
      </w:r>
    </w:p>
    <w:p w14:paraId="74C28EE1" w14:textId="3D59B3A1" w:rsidR="00555BE8" w:rsidRDefault="00CC6F45" w:rsidP="00AC065E">
      <w:pPr>
        <w:spacing w:after="0" w:line="220" w:lineRule="exact"/>
        <w:ind w:firstLine="720"/>
        <w:jc w:val="both"/>
        <w:rPr>
          <w:rFonts w:ascii="Garamond" w:eastAsia="Calisto MT" w:hAnsi="Garamond" w:cs="Calisto MT"/>
          <w:color w:val="000000" w:themeColor="text1"/>
          <w:spacing w:val="-7"/>
          <w:sz w:val="24"/>
          <w:szCs w:val="24"/>
          <w:lang w:val="en-US"/>
        </w:rPr>
      </w:pPr>
      <w:r w:rsidRPr="00CC6F45">
        <w:rPr>
          <w:rFonts w:ascii="Garamond" w:eastAsia="Calisto MT" w:hAnsi="Garamond" w:cs="Calisto MT"/>
          <w:color w:val="000000" w:themeColor="text1"/>
          <w:spacing w:val="-7"/>
          <w:sz w:val="24"/>
          <w:szCs w:val="24"/>
          <w:lang w:val="en-US"/>
        </w:rPr>
        <w:t>The Japanese are stereotyped as possessing a personality that lacks a fully formed ego or sense of self-sufficiency.</w:t>
      </w:r>
      <w:r w:rsidR="00F33F81">
        <w:rPr>
          <w:rFonts w:ascii="Garamond" w:eastAsia="Calisto MT" w:hAnsi="Garamond" w:cs="Calisto MT"/>
          <w:color w:val="000000" w:themeColor="text1"/>
          <w:spacing w:val="-7"/>
          <w:sz w:val="24"/>
          <w:szCs w:val="24"/>
          <w:lang w:val="en-US"/>
        </w:rPr>
        <w:t xml:space="preserve"> </w:t>
      </w:r>
      <w:r w:rsidR="00896227">
        <w:rPr>
          <w:rFonts w:ascii="Garamond" w:eastAsia="Calisto MT" w:hAnsi="Garamond" w:cs="Calisto MT"/>
          <w:color w:val="000000" w:themeColor="text1"/>
          <w:spacing w:val="-7"/>
          <w:sz w:val="24"/>
          <w:szCs w:val="24"/>
          <w:lang w:val="en-US"/>
        </w:rPr>
        <w:fldChar w:fldCharType="begin" w:fldLock="1"/>
      </w:r>
      <w:r w:rsidR="00137686">
        <w:rPr>
          <w:rFonts w:ascii="Garamond" w:eastAsia="Calisto MT" w:hAnsi="Garamond" w:cs="Calisto MT"/>
          <w:color w:val="000000" w:themeColor="text1"/>
          <w:spacing w:val="-7"/>
          <w:sz w:val="24"/>
          <w:szCs w:val="24"/>
          <w:lang w:val="en-US"/>
        </w:rPr>
        <w:instrText>ADDIN CSL_CITATION {"citationItems":[{"id":"ITEM-1","itemData":{"ISBN":"9780521879569","author":[{"dropping-particle":"","family":"Sugimoto","given":"Yoshio","non-dropping-particle":"","parse-names":false,"suffix":""}],"edition":"Third Edit","id":"ITEM-1","issued":{"date-parts":[["2010"]]},"publisher":"Cambridge University Press","publisher-place":"New York","title":"An Introduction to Japanese Society","type":"book"},"uris":["http://www.mendeley.com/documents/?uuid=4b9c7656-49c7-4885-a579-d97214762a9d"]}],"mendeley":{"formattedCitation":"(Sugimoto, 2010)","plainTextFormattedCitation":"(Sugimoto, 2010)","previouslyFormattedCitation":"(Sugimoto, 2010)"},"properties":{"noteIndex":0},"schema":"https://github.com/citation-style-language/schema/raw/master/csl-citation.json"}</w:instrText>
      </w:r>
      <w:r w:rsidR="00896227">
        <w:rPr>
          <w:rFonts w:ascii="Garamond" w:eastAsia="Calisto MT" w:hAnsi="Garamond" w:cs="Calisto MT"/>
          <w:color w:val="000000" w:themeColor="text1"/>
          <w:spacing w:val="-7"/>
          <w:sz w:val="24"/>
          <w:szCs w:val="24"/>
          <w:lang w:val="en-US"/>
        </w:rPr>
        <w:fldChar w:fldCharType="separate"/>
      </w:r>
      <w:r w:rsidR="00896227" w:rsidRPr="00896227">
        <w:rPr>
          <w:rFonts w:ascii="Garamond" w:eastAsia="Calisto MT" w:hAnsi="Garamond" w:cs="Calisto MT"/>
          <w:noProof/>
          <w:color w:val="000000" w:themeColor="text1"/>
          <w:spacing w:val="-7"/>
          <w:sz w:val="24"/>
          <w:szCs w:val="24"/>
          <w:lang w:val="en-US"/>
        </w:rPr>
        <w:t>(Sugimoto, 2010)</w:t>
      </w:r>
      <w:r w:rsidR="00896227">
        <w:rPr>
          <w:rFonts w:ascii="Garamond" w:eastAsia="Calisto MT" w:hAnsi="Garamond" w:cs="Calisto MT"/>
          <w:color w:val="000000" w:themeColor="text1"/>
          <w:spacing w:val="-7"/>
          <w:sz w:val="24"/>
          <w:szCs w:val="24"/>
          <w:lang w:val="en-US"/>
        </w:rPr>
        <w:fldChar w:fldCharType="end"/>
      </w:r>
      <w:r w:rsidR="00896227">
        <w:rPr>
          <w:rFonts w:ascii="Garamond" w:eastAsia="Calisto MT" w:hAnsi="Garamond" w:cs="Calisto MT"/>
          <w:color w:val="000000" w:themeColor="text1"/>
          <w:spacing w:val="-7"/>
          <w:sz w:val="24"/>
          <w:szCs w:val="24"/>
          <w:lang w:val="en-US"/>
        </w:rPr>
        <w:t xml:space="preserve"> </w:t>
      </w:r>
      <w:proofErr w:type="spellStart"/>
      <w:r w:rsidRPr="00CC6F45">
        <w:rPr>
          <w:rFonts w:ascii="Garamond" w:eastAsia="Calisto MT" w:hAnsi="Garamond" w:cs="Calisto MT"/>
          <w:color w:val="000000" w:themeColor="text1"/>
          <w:spacing w:val="-7"/>
          <w:sz w:val="24"/>
          <w:szCs w:val="24"/>
          <w:lang w:val="en-US"/>
        </w:rPr>
        <w:t>Doi</w:t>
      </w:r>
      <w:proofErr w:type="spellEnd"/>
      <w:r w:rsidRPr="00CC6F45">
        <w:rPr>
          <w:rFonts w:ascii="Garamond" w:eastAsia="Calisto MT" w:hAnsi="Garamond" w:cs="Calisto MT"/>
          <w:color w:val="000000" w:themeColor="text1"/>
          <w:spacing w:val="-7"/>
          <w:sz w:val="24"/>
          <w:szCs w:val="24"/>
          <w:lang w:val="en-US"/>
        </w:rPr>
        <w:t xml:space="preserve"> claims that the concept of </w:t>
      </w:r>
      <w:proofErr w:type="spellStart"/>
      <w:r w:rsidRPr="00CC6F45">
        <w:rPr>
          <w:rFonts w:ascii="Garamond" w:eastAsia="Calisto MT" w:hAnsi="Garamond" w:cs="Calisto MT"/>
          <w:i/>
          <w:iCs/>
          <w:color w:val="000000" w:themeColor="text1"/>
          <w:spacing w:val="-7"/>
          <w:sz w:val="24"/>
          <w:szCs w:val="24"/>
          <w:lang w:val="en-US"/>
        </w:rPr>
        <w:t>amae</w:t>
      </w:r>
      <w:proofErr w:type="spellEnd"/>
      <w:r w:rsidRPr="00CC6F45">
        <w:rPr>
          <w:rFonts w:ascii="Garamond" w:eastAsia="Calisto MT" w:hAnsi="Garamond" w:cs="Calisto MT"/>
          <w:color w:val="000000" w:themeColor="text1"/>
          <w:spacing w:val="-7"/>
          <w:sz w:val="24"/>
          <w:szCs w:val="24"/>
          <w:lang w:val="en-US"/>
        </w:rPr>
        <w:t>, which applies to the supposedly peculiar psychological tendency of Japanese people to achieve emotional fulfillment by winning over and relying on their superiors, is incorrect. They believe that no overt display of identity is needed. One of the most important values is community loyalty. Giving yourself to be obedient and achieve the group's aims brings a particular psychological fulfillment to the Japanese.</w:t>
      </w:r>
    </w:p>
    <w:p w14:paraId="09048CD7" w14:textId="36E5B901" w:rsidR="00CC6F45" w:rsidRDefault="00F33F81" w:rsidP="00AC065E">
      <w:pPr>
        <w:spacing w:after="0" w:line="220" w:lineRule="exact"/>
        <w:ind w:firstLine="720"/>
        <w:jc w:val="both"/>
        <w:rPr>
          <w:rFonts w:ascii="Garamond" w:eastAsia="Calisto MT" w:hAnsi="Garamond" w:cs="Calisto MT"/>
          <w:color w:val="000000" w:themeColor="text1"/>
          <w:spacing w:val="-7"/>
          <w:sz w:val="24"/>
          <w:szCs w:val="24"/>
          <w:lang w:val="en-US"/>
        </w:rPr>
      </w:pPr>
      <w:proofErr w:type="gramStart"/>
      <w:r>
        <w:rPr>
          <w:rFonts w:ascii="Garamond" w:eastAsia="Calisto MT" w:hAnsi="Garamond" w:cs="Calisto MT"/>
          <w:color w:val="000000" w:themeColor="text1"/>
          <w:spacing w:val="-7"/>
          <w:sz w:val="24"/>
          <w:szCs w:val="24"/>
          <w:lang w:val="en-US"/>
        </w:rPr>
        <w:t>Therefore</w:t>
      </w:r>
      <w:r w:rsidR="00CC6F45" w:rsidRPr="00CC6F45">
        <w:rPr>
          <w:rFonts w:ascii="Garamond" w:eastAsia="Calisto MT" w:hAnsi="Garamond" w:cs="Calisto MT"/>
          <w:color w:val="000000" w:themeColor="text1"/>
          <w:spacing w:val="-7"/>
          <w:sz w:val="24"/>
          <w:szCs w:val="24"/>
          <w:lang w:val="en-US"/>
        </w:rPr>
        <w:t>, an inability to comprehend the life or relationship of culturally diverse others.</w:t>
      </w:r>
      <w:proofErr w:type="gramEnd"/>
      <w:r w:rsidR="00CC6F45" w:rsidRPr="00CC6F45">
        <w:rPr>
          <w:rFonts w:ascii="Garamond" w:eastAsia="Calisto MT" w:hAnsi="Garamond" w:cs="Calisto MT"/>
          <w:color w:val="000000" w:themeColor="text1"/>
          <w:spacing w:val="-7"/>
          <w:sz w:val="24"/>
          <w:szCs w:val="24"/>
          <w:lang w:val="en-US"/>
        </w:rPr>
        <w:t xml:space="preserve"> Perceptual distinctions for otherness are insufficiently detailed to allow segregation between various types of others, which might be viewed as "foreigners" or "minorities" or not at all. People perceive themselves as more "absolute" than others, even to the point where others may not appear entirely human, and the development for perceiving one's own culture is much more nuanced than those required for other cultures. As a result, people perceive themselves as more "real" than others. According to </w:t>
      </w:r>
      <w:r>
        <w:rPr>
          <w:rFonts w:ascii="Garamond" w:eastAsia="Calisto MT" w:hAnsi="Garamond" w:cs="Calisto MT"/>
          <w:color w:val="000000" w:themeColor="text1"/>
          <w:spacing w:val="-7"/>
          <w:sz w:val="24"/>
          <w:szCs w:val="24"/>
          <w:lang w:val="en-US"/>
        </w:rPr>
        <w:t xml:space="preserve">the </w:t>
      </w:r>
      <w:r w:rsidR="00CC6F45" w:rsidRPr="00CC6F45">
        <w:rPr>
          <w:rFonts w:ascii="Garamond" w:eastAsia="Calisto MT" w:hAnsi="Garamond" w:cs="Calisto MT"/>
          <w:color w:val="000000" w:themeColor="text1"/>
          <w:spacing w:val="-7"/>
          <w:sz w:val="24"/>
          <w:szCs w:val="24"/>
          <w:lang w:val="en-US"/>
        </w:rPr>
        <w:t>samurai tradition, when a samurai feels humiliated by their defeat, they can destroy it with their blade, since this is the only way to die with pride.</w:t>
      </w:r>
    </w:p>
    <w:p w14:paraId="531641E7" w14:textId="77777777" w:rsidR="00A3661F" w:rsidRDefault="00A3661F" w:rsidP="00AC065E">
      <w:pPr>
        <w:spacing w:after="0" w:line="220" w:lineRule="exact"/>
        <w:ind w:firstLine="720"/>
        <w:jc w:val="both"/>
        <w:rPr>
          <w:rFonts w:ascii="Garamond" w:eastAsia="Calisto MT" w:hAnsi="Garamond" w:cs="Calisto MT"/>
          <w:color w:val="000000" w:themeColor="text1"/>
          <w:spacing w:val="-7"/>
          <w:sz w:val="24"/>
          <w:szCs w:val="24"/>
          <w:lang w:val="en-US"/>
        </w:rPr>
      </w:pPr>
    </w:p>
    <w:p w14:paraId="17EB27A4" w14:textId="77777777" w:rsidR="00A3661F" w:rsidRDefault="00A3661F" w:rsidP="00AC065E">
      <w:pPr>
        <w:spacing w:after="0" w:line="220" w:lineRule="exact"/>
        <w:ind w:firstLine="720"/>
        <w:jc w:val="both"/>
        <w:rPr>
          <w:rFonts w:ascii="Garamond" w:eastAsia="Calisto MT" w:hAnsi="Garamond" w:cs="Calisto MT"/>
          <w:color w:val="000000" w:themeColor="text1"/>
          <w:spacing w:val="-7"/>
          <w:sz w:val="24"/>
          <w:szCs w:val="24"/>
          <w:lang w:val="en-US"/>
        </w:rPr>
      </w:pPr>
    </w:p>
    <w:p w14:paraId="7C4BF8D7" w14:textId="77777777" w:rsidR="00AC065E" w:rsidRPr="00063BF5" w:rsidRDefault="00AC065E" w:rsidP="00AC065E">
      <w:pPr>
        <w:spacing w:after="0" w:line="220" w:lineRule="exact"/>
        <w:ind w:firstLine="720"/>
        <w:jc w:val="both"/>
        <w:rPr>
          <w:rFonts w:ascii="Garamond" w:eastAsia="Calisto MT" w:hAnsi="Garamond" w:cs="Calisto MT"/>
          <w:color w:val="000000" w:themeColor="text1"/>
          <w:spacing w:val="-7"/>
          <w:sz w:val="24"/>
          <w:szCs w:val="24"/>
          <w:lang w:val="en-US"/>
        </w:rPr>
      </w:pPr>
    </w:p>
    <w:p w14:paraId="2A7A7EF9" w14:textId="49FBB7FD" w:rsidR="00063BF5" w:rsidRPr="00063BF5" w:rsidRDefault="00063BF5" w:rsidP="00AC065E">
      <w:pPr>
        <w:pStyle w:val="ListParagraph"/>
        <w:numPr>
          <w:ilvl w:val="0"/>
          <w:numId w:val="3"/>
        </w:numPr>
        <w:spacing w:after="0" w:line="220" w:lineRule="exact"/>
        <w:ind w:left="0" w:firstLine="0"/>
        <w:jc w:val="both"/>
        <w:rPr>
          <w:rFonts w:ascii="Garamond" w:eastAsia="Calisto MT" w:hAnsi="Garamond" w:cs="Calisto MT"/>
          <w:b/>
          <w:bCs/>
          <w:color w:val="000000" w:themeColor="text1"/>
          <w:spacing w:val="-7"/>
          <w:sz w:val="24"/>
          <w:szCs w:val="24"/>
          <w:lang w:val="en-US"/>
        </w:rPr>
      </w:pPr>
      <w:r w:rsidRPr="00063BF5">
        <w:rPr>
          <w:rFonts w:ascii="Garamond" w:eastAsia="Calisto MT" w:hAnsi="Garamond" w:cs="Calisto MT"/>
          <w:b/>
          <w:bCs/>
          <w:color w:val="000000" w:themeColor="text1"/>
          <w:spacing w:val="-7"/>
          <w:sz w:val="24"/>
          <w:szCs w:val="24"/>
          <w:lang w:val="en-US"/>
        </w:rPr>
        <w:lastRenderedPageBreak/>
        <w:t>Express Group Pride</w:t>
      </w:r>
    </w:p>
    <w:p w14:paraId="3865F000" w14:textId="25F72911" w:rsidR="00063BF5" w:rsidRDefault="00B87A1B" w:rsidP="00AC065E">
      <w:pPr>
        <w:spacing w:after="0" w:line="220" w:lineRule="exact"/>
        <w:ind w:firstLine="720"/>
        <w:jc w:val="both"/>
        <w:rPr>
          <w:rFonts w:ascii="Garamond" w:eastAsia="Calisto MT" w:hAnsi="Garamond" w:cs="Calisto MT"/>
          <w:color w:val="000000" w:themeColor="text1"/>
          <w:spacing w:val="-7"/>
          <w:sz w:val="24"/>
          <w:szCs w:val="24"/>
          <w:lang w:val="en-US"/>
        </w:rPr>
      </w:pPr>
      <w:r>
        <w:rPr>
          <w:noProof/>
          <w:lang w:val="en-US"/>
        </w:rPr>
        <w:drawing>
          <wp:anchor distT="0" distB="0" distL="114300" distR="114300" simplePos="0" relativeHeight="251655168" behindDoc="1" locked="0" layoutInCell="1" allowOverlap="1" wp14:anchorId="3EA9B033" wp14:editId="6359F434">
            <wp:simplePos x="0" y="0"/>
            <wp:positionH relativeFrom="column">
              <wp:posOffset>741680</wp:posOffset>
            </wp:positionH>
            <wp:positionV relativeFrom="paragraph">
              <wp:posOffset>1083945</wp:posOffset>
            </wp:positionV>
            <wp:extent cx="3091815" cy="16662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4167" t="8552" r="5128" b="17902"/>
                    <a:stretch/>
                  </pic:blipFill>
                  <pic:spPr bwMode="auto">
                    <a:xfrm>
                      <a:off x="0" y="0"/>
                      <a:ext cx="3091815" cy="166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6F45" w:rsidRPr="00CC6F45">
        <w:rPr>
          <w:rFonts w:ascii="Garamond" w:eastAsia="Calisto MT" w:hAnsi="Garamond" w:cs="Calisto MT"/>
          <w:color w:val="000000" w:themeColor="text1"/>
          <w:spacing w:val="-7"/>
          <w:sz w:val="24"/>
          <w:szCs w:val="24"/>
          <w:lang w:val="en-US"/>
        </w:rPr>
        <w:t xml:space="preserve">According to experts such as </w:t>
      </w:r>
      <w:proofErr w:type="spellStart"/>
      <w:r w:rsidR="00CC6F45" w:rsidRPr="00CC6F45">
        <w:rPr>
          <w:rFonts w:ascii="Garamond" w:eastAsia="Calisto MT" w:hAnsi="Garamond" w:cs="Calisto MT"/>
          <w:color w:val="000000" w:themeColor="text1"/>
          <w:spacing w:val="-7"/>
          <w:sz w:val="24"/>
          <w:szCs w:val="24"/>
          <w:lang w:val="en-US"/>
        </w:rPr>
        <w:t>Jandt</w:t>
      </w:r>
      <w:proofErr w:type="spellEnd"/>
      <w:r w:rsidR="00CC6F45" w:rsidRPr="00CC6F45">
        <w:rPr>
          <w:rFonts w:ascii="Garamond" w:eastAsia="Calisto MT" w:hAnsi="Garamond" w:cs="Calisto MT"/>
          <w:color w:val="000000" w:themeColor="text1"/>
          <w:spacing w:val="-7"/>
          <w:sz w:val="24"/>
          <w:szCs w:val="24"/>
          <w:lang w:val="en-US"/>
        </w:rPr>
        <w:t xml:space="preserve"> and </w:t>
      </w:r>
      <w:proofErr w:type="spellStart"/>
      <w:r w:rsidR="00CC6F45" w:rsidRPr="00CC6F45">
        <w:rPr>
          <w:rFonts w:ascii="Garamond" w:eastAsia="Calisto MT" w:hAnsi="Garamond" w:cs="Calisto MT"/>
          <w:color w:val="000000" w:themeColor="text1"/>
          <w:spacing w:val="-7"/>
          <w:sz w:val="24"/>
          <w:szCs w:val="24"/>
          <w:lang w:val="en-US"/>
        </w:rPr>
        <w:t>Gudykunst</w:t>
      </w:r>
      <w:proofErr w:type="spellEnd"/>
      <w:r w:rsidR="00CC6F45" w:rsidRPr="00CC6F45">
        <w:rPr>
          <w:rFonts w:ascii="Garamond" w:eastAsia="Calisto MT" w:hAnsi="Garamond" w:cs="Calisto MT"/>
          <w:color w:val="000000" w:themeColor="text1"/>
          <w:spacing w:val="-7"/>
          <w:sz w:val="24"/>
          <w:szCs w:val="24"/>
          <w:lang w:val="en-US"/>
        </w:rPr>
        <w:t xml:space="preserve"> and </w:t>
      </w:r>
      <w:proofErr w:type="spellStart"/>
      <w:r w:rsidR="00CC6F45" w:rsidRPr="00CC6F45">
        <w:rPr>
          <w:rFonts w:ascii="Garamond" w:eastAsia="Calisto MT" w:hAnsi="Garamond" w:cs="Calisto MT"/>
          <w:color w:val="000000" w:themeColor="text1"/>
          <w:spacing w:val="-7"/>
          <w:sz w:val="24"/>
          <w:szCs w:val="24"/>
          <w:lang w:val="en-US"/>
        </w:rPr>
        <w:t>Hooghe</w:t>
      </w:r>
      <w:proofErr w:type="spellEnd"/>
      <w:r w:rsidR="00CC6F45" w:rsidRPr="00CC6F45">
        <w:rPr>
          <w:rFonts w:ascii="Garamond" w:eastAsia="Calisto MT" w:hAnsi="Garamond" w:cs="Calisto MT"/>
          <w:color w:val="000000" w:themeColor="text1"/>
          <w:spacing w:val="-7"/>
          <w:sz w:val="24"/>
          <w:szCs w:val="24"/>
          <w:lang w:val="en-US"/>
        </w:rPr>
        <w:t>, ethnocentrism is the assumption that one race is superior to another. Since ethnocentrism considers one's community to be preferable, it causes people to compare and classify other cultures by that norm.</w:t>
      </w:r>
      <w:r w:rsidR="00137686">
        <w:rPr>
          <w:rFonts w:ascii="Garamond" w:eastAsia="Calisto MT" w:hAnsi="Garamond" w:cs="Calisto MT"/>
          <w:color w:val="000000" w:themeColor="text1"/>
          <w:spacing w:val="-7"/>
          <w:sz w:val="24"/>
          <w:szCs w:val="24"/>
          <w:lang w:val="en-US"/>
        </w:rPr>
        <w:t xml:space="preserve"> </w:t>
      </w:r>
      <w:r w:rsidR="00137686">
        <w:rPr>
          <w:rFonts w:ascii="Garamond" w:eastAsia="Calisto MT" w:hAnsi="Garamond" w:cs="Calisto MT"/>
          <w:color w:val="000000" w:themeColor="text1"/>
          <w:spacing w:val="-7"/>
          <w:sz w:val="24"/>
          <w:szCs w:val="24"/>
          <w:lang w:val="en-US"/>
        </w:rPr>
        <w:fldChar w:fldCharType="begin" w:fldLock="1"/>
      </w:r>
      <w:r w:rsidR="00137686">
        <w:rPr>
          <w:rFonts w:ascii="Garamond" w:eastAsia="Calisto MT" w:hAnsi="Garamond" w:cs="Calisto MT"/>
          <w:color w:val="000000" w:themeColor="text1"/>
          <w:spacing w:val="-7"/>
          <w:sz w:val="24"/>
          <w:szCs w:val="24"/>
          <w:lang w:val="en-US"/>
        </w:rPr>
        <w:instrText>ADDIN CSL_CITATION {"citationItems":[{"id":"ITEM-1","itemData":{"author":[{"dropping-particle":"","family":"Zikargae","given":"Mekonnen Hailemariam","non-dropping-particle":"","parse-names":false,"suffix":""}],"container-title":"Online Journal of Communication and Media Technologies","id":"ITEM-1","issue":"4","issued":{"date-parts":[["2013"]]},"page":"126-148","title":"The Impacts of Ethnocentrism and Stereotype on Inter-Cultural Relations of Ethiopian Higher Education Students Mekonnen Hailemariam Zikargae, Bahir Dar University, Ethiopia","type":"article-journal","volume":"3"},"uris":["http://www.mendeley.com/documents/?uuid=add45235-515c-4f19-bee3-a77004ad58a2"]}],"mendeley":{"formattedCitation":"(Zikargae, 2013)","plainTextFormattedCitation":"(Zikargae, 2013)","previouslyFormattedCitation":"(Zikargae, 2013)"},"properties":{"noteIndex":0},"schema":"https://github.com/citation-style-language/schema/raw/master/csl-citation.json"}</w:instrText>
      </w:r>
      <w:r w:rsidR="00137686">
        <w:rPr>
          <w:rFonts w:ascii="Garamond" w:eastAsia="Calisto MT" w:hAnsi="Garamond" w:cs="Calisto MT"/>
          <w:color w:val="000000" w:themeColor="text1"/>
          <w:spacing w:val="-7"/>
          <w:sz w:val="24"/>
          <w:szCs w:val="24"/>
          <w:lang w:val="en-US"/>
        </w:rPr>
        <w:fldChar w:fldCharType="separate"/>
      </w:r>
      <w:proofErr w:type="gramStart"/>
      <w:r w:rsidR="00137686" w:rsidRPr="00137686">
        <w:rPr>
          <w:rFonts w:ascii="Garamond" w:eastAsia="Calisto MT" w:hAnsi="Garamond" w:cs="Calisto MT"/>
          <w:noProof/>
          <w:color w:val="000000" w:themeColor="text1"/>
          <w:spacing w:val="-7"/>
          <w:sz w:val="24"/>
          <w:szCs w:val="24"/>
          <w:lang w:val="en-US"/>
        </w:rPr>
        <w:t>(Zikargae, 2013)</w:t>
      </w:r>
      <w:r w:rsidR="00137686">
        <w:rPr>
          <w:rFonts w:ascii="Garamond" w:eastAsia="Calisto MT" w:hAnsi="Garamond" w:cs="Calisto MT"/>
          <w:color w:val="000000" w:themeColor="text1"/>
          <w:spacing w:val="-7"/>
          <w:sz w:val="24"/>
          <w:szCs w:val="24"/>
          <w:lang w:val="en-US"/>
        </w:rPr>
        <w:fldChar w:fldCharType="end"/>
      </w:r>
      <w:r w:rsidR="00063BF5" w:rsidRPr="00063BF5">
        <w:rPr>
          <w:rFonts w:ascii="Garamond" w:eastAsia="Calisto MT" w:hAnsi="Garamond" w:cs="Calisto MT"/>
          <w:color w:val="000000" w:themeColor="text1"/>
          <w:spacing w:val="-7"/>
          <w:sz w:val="24"/>
          <w:szCs w:val="24"/>
          <w:lang w:val="en-US"/>
        </w:rPr>
        <w:t>.</w:t>
      </w:r>
      <w:proofErr w:type="gramEnd"/>
      <w:r w:rsidR="00063BF5" w:rsidRPr="00063BF5">
        <w:rPr>
          <w:rFonts w:ascii="Garamond" w:eastAsia="Calisto MT" w:hAnsi="Garamond" w:cs="Calisto MT"/>
          <w:color w:val="000000" w:themeColor="text1"/>
          <w:spacing w:val="-7"/>
          <w:sz w:val="24"/>
          <w:szCs w:val="24"/>
          <w:lang w:val="en-US"/>
        </w:rPr>
        <w:t xml:space="preserve"> </w:t>
      </w:r>
      <w:r w:rsidR="00CC6F45" w:rsidRPr="00CC6F45">
        <w:rPr>
          <w:rFonts w:ascii="Garamond" w:eastAsia="Calisto MT" w:hAnsi="Garamond" w:cs="Calisto MT"/>
          <w:color w:val="000000" w:themeColor="text1"/>
          <w:spacing w:val="-7"/>
          <w:sz w:val="24"/>
          <w:szCs w:val="24"/>
          <w:lang w:val="en-US"/>
        </w:rPr>
        <w:t>The following quotes reflect ethnocentrism, which leads people to believe that their society is the greatest and that they should be proud of it.</w:t>
      </w:r>
    </w:p>
    <w:p w14:paraId="76C1D0BD" w14:textId="60ECEB49" w:rsidR="00B87A1B" w:rsidRDefault="00B87A1B" w:rsidP="00B87A1B">
      <w:pPr>
        <w:spacing w:before="14" w:line="220" w:lineRule="exact"/>
        <w:ind w:firstLine="720"/>
        <w:jc w:val="center"/>
        <w:rPr>
          <w:rFonts w:ascii="Garamond" w:eastAsia="Calisto MT" w:hAnsi="Garamond" w:cs="Calisto MT"/>
          <w:color w:val="000000" w:themeColor="text1"/>
          <w:spacing w:val="-7"/>
          <w:sz w:val="24"/>
          <w:szCs w:val="24"/>
          <w:lang w:val="en-US"/>
        </w:rPr>
      </w:pPr>
      <w:r>
        <w:rPr>
          <w:rFonts w:ascii="Garamond" w:eastAsia="Calisto MT" w:hAnsi="Garamond" w:cs="Calisto MT"/>
          <w:color w:val="000000" w:themeColor="text1"/>
          <w:spacing w:val="-7"/>
          <w:sz w:val="24"/>
          <w:szCs w:val="24"/>
          <w:lang w:val="en-US"/>
        </w:rPr>
        <w:t xml:space="preserve">Picture 2: </w:t>
      </w:r>
      <w:r w:rsidR="00775D27">
        <w:rPr>
          <w:rFonts w:ascii="Garamond" w:eastAsia="Calisto MT" w:hAnsi="Garamond" w:cs="Calisto MT"/>
          <w:color w:val="000000" w:themeColor="text1"/>
          <w:spacing w:val="-7"/>
          <w:sz w:val="24"/>
          <w:szCs w:val="24"/>
          <w:lang w:val="en-US"/>
        </w:rPr>
        <w:t xml:space="preserve">Samurai practice </w:t>
      </w:r>
      <w:r w:rsidR="00A3661F">
        <w:rPr>
          <w:rFonts w:ascii="Garamond" w:eastAsia="Calisto MT" w:hAnsi="Garamond" w:cs="Calisto MT"/>
          <w:color w:val="000000" w:themeColor="text1"/>
          <w:spacing w:val="-7"/>
          <w:sz w:val="24"/>
          <w:szCs w:val="24"/>
          <w:lang w:val="en-US"/>
        </w:rPr>
        <w:t xml:space="preserve">to </w:t>
      </w:r>
      <w:r w:rsidR="00775D27">
        <w:rPr>
          <w:rFonts w:ascii="Garamond" w:eastAsia="Calisto MT" w:hAnsi="Garamond" w:cs="Calisto MT"/>
          <w:color w:val="000000" w:themeColor="text1"/>
          <w:spacing w:val="-7"/>
          <w:sz w:val="24"/>
          <w:szCs w:val="24"/>
          <w:lang w:val="en-US"/>
        </w:rPr>
        <w:t>use traditional sword.</w:t>
      </w:r>
    </w:p>
    <w:p w14:paraId="56A0B56C" w14:textId="4E79F83E" w:rsidR="00063BF5" w:rsidRP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Nathan: They are intriguing people. From the moment they wake...</w:t>
      </w:r>
    </w:p>
    <w:p w14:paraId="6E5CC61A" w14:textId="0DDB04CA" w:rsidR="00063BF5" w:rsidRPr="00063BF5" w:rsidRDefault="00063BF5" w:rsidP="00063BF5">
      <w:pPr>
        <w:pStyle w:val="BodyText"/>
        <w:tabs>
          <w:tab w:val="left" w:pos="426"/>
          <w:tab w:val="left" w:pos="6509"/>
        </w:tabs>
        <w:spacing w:after="0"/>
        <w:ind w:left="720"/>
        <w:rPr>
          <w:rFonts w:ascii="Garamond" w:hAnsi="Garamond"/>
          <w:i/>
          <w:iCs/>
          <w:sz w:val="22"/>
          <w:szCs w:val="22"/>
          <w:lang w:val="en-US"/>
        </w:rPr>
      </w:pPr>
      <w:r w:rsidRPr="00063BF5">
        <w:rPr>
          <w:rFonts w:ascii="Garamond" w:hAnsi="Garamond"/>
          <w:i/>
          <w:iCs/>
          <w:sz w:val="22"/>
          <w:szCs w:val="22"/>
          <w:lang w:val="en-US"/>
        </w:rPr>
        <w:t xml:space="preserve">... </w:t>
      </w:r>
      <w:proofErr w:type="gramStart"/>
      <w:r w:rsidRPr="00063BF5">
        <w:rPr>
          <w:rFonts w:ascii="Garamond" w:hAnsi="Garamond"/>
          <w:i/>
          <w:iCs/>
          <w:sz w:val="22"/>
          <w:szCs w:val="22"/>
          <w:lang w:val="en-US"/>
        </w:rPr>
        <w:t>they</w:t>
      </w:r>
      <w:proofErr w:type="gramEnd"/>
      <w:r w:rsidRPr="00063BF5">
        <w:rPr>
          <w:rFonts w:ascii="Garamond" w:hAnsi="Garamond"/>
          <w:i/>
          <w:iCs/>
          <w:sz w:val="22"/>
          <w:szCs w:val="22"/>
          <w:lang w:val="en-US"/>
        </w:rPr>
        <w:t xml:space="preserve"> devote themselves to the perfection of whatever they pursue.</w:t>
      </w:r>
      <w:r w:rsidR="00D621E7">
        <w:rPr>
          <w:rFonts w:ascii="Garamond" w:hAnsi="Garamond"/>
          <w:i/>
          <w:iCs/>
          <w:sz w:val="22"/>
          <w:szCs w:val="22"/>
          <w:lang w:val="en-US"/>
        </w:rPr>
        <w:t>”</w:t>
      </w:r>
    </w:p>
    <w:p w14:paraId="7828B36D" w14:textId="1AF29E87" w:rsidR="00063BF5" w:rsidRP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I have never seen such discipline. I am surprised to learn that the word ''Samurai'' means ''to serve''...</w:t>
      </w:r>
      <w:r>
        <w:rPr>
          <w:rFonts w:ascii="Garamond" w:hAnsi="Garamond"/>
          <w:i/>
          <w:iCs/>
          <w:sz w:val="22"/>
          <w:szCs w:val="22"/>
          <w:lang w:val="en-US"/>
        </w:rPr>
        <w:t>”</w:t>
      </w:r>
    </w:p>
    <w:p w14:paraId="4C7850A9" w14:textId="3022987E" w:rsidR="00063BF5" w:rsidRP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 and that Katsumoto believes his rebellion to be...</w:t>
      </w:r>
      <w:r>
        <w:rPr>
          <w:rFonts w:ascii="Garamond" w:hAnsi="Garamond"/>
          <w:i/>
          <w:iCs/>
          <w:sz w:val="22"/>
          <w:szCs w:val="22"/>
          <w:lang w:val="en-US"/>
        </w:rPr>
        <w:t>”</w:t>
      </w:r>
    </w:p>
    <w:p w14:paraId="31FCA97B" w14:textId="2982A455" w:rsidR="00063BF5" w:rsidRDefault="00D621E7" w:rsidP="00063BF5">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063BF5" w:rsidRPr="00063BF5">
        <w:rPr>
          <w:rFonts w:ascii="Garamond" w:hAnsi="Garamond"/>
          <w:i/>
          <w:iCs/>
          <w:sz w:val="22"/>
          <w:szCs w:val="22"/>
          <w:lang w:val="en-US"/>
        </w:rPr>
        <w:t>... in the service of the Emperor</w:t>
      </w:r>
      <w:r>
        <w:rPr>
          <w:rFonts w:ascii="Garamond" w:hAnsi="Garamond"/>
          <w:i/>
          <w:iCs/>
          <w:sz w:val="22"/>
          <w:szCs w:val="22"/>
          <w:lang w:val="en-US"/>
        </w:rPr>
        <w:t>.”</w:t>
      </w:r>
      <w:r w:rsidR="00F31264">
        <w:rPr>
          <w:rFonts w:ascii="Garamond" w:hAnsi="Garamond"/>
          <w:i/>
          <w:iCs/>
          <w:sz w:val="22"/>
          <w:szCs w:val="22"/>
          <w:lang w:val="en-US"/>
        </w:rPr>
        <w:t xml:space="preserve"> </w:t>
      </w:r>
      <w:r w:rsidR="00F31264">
        <w:rPr>
          <w:rFonts w:ascii="Garamond" w:hAnsi="Garamond"/>
          <w:i/>
          <w:iCs/>
          <w:sz w:val="22"/>
          <w:szCs w:val="22"/>
          <w:lang w:val="en-US"/>
        </w:rPr>
        <w:fldChar w:fldCharType="begin" w:fldLock="1"/>
      </w:r>
      <w:r w:rsidR="00F31264">
        <w:rPr>
          <w:rFonts w:ascii="Garamond" w:hAnsi="Garamond"/>
          <w:i/>
          <w:iCs/>
          <w:sz w:val="22"/>
          <w:szCs w:val="22"/>
          <w:lang w:val="en-US"/>
        </w:rPr>
        <w:instrText>ADDIN CSL_CITATION {"citationItems":[{"id":"ITEM-1","itemData":{"ISSN":"00038520","author":[{"dropping-particle":"","family":"Logan","given":"John","non-dropping-particle":"","parse-names":false,"suffix":""}],"container-title":"Architectural Digest","id":"ITEM-1","issue":"11","issued":{"date-parts":[["2003"]]},"page":"208","title":"The last samurai","type":"motion_picture","volume":"60"},"uris":["http://www.mendeley.com/documents/?uuid=76d2d33c-7fa2-4fca-9a9d-15465f516c01"]}],"mendeley":{"formattedCitation":"(Logan, 2003)","plainTextFormattedCitation":"(Logan, 2003)","previouslyFormattedCitation":"(Logan, 2003)"},"properties":{"noteIndex":0},"schema":"https://github.com/citation-style-language/schema/raw/master/csl-citation.json"}</w:instrText>
      </w:r>
      <w:r w:rsidR="00F31264">
        <w:rPr>
          <w:rFonts w:ascii="Garamond" w:hAnsi="Garamond"/>
          <w:i/>
          <w:iCs/>
          <w:sz w:val="22"/>
          <w:szCs w:val="22"/>
          <w:lang w:val="en-US"/>
        </w:rPr>
        <w:fldChar w:fldCharType="separate"/>
      </w:r>
      <w:r w:rsidR="00F31264" w:rsidRPr="00F31264">
        <w:rPr>
          <w:rFonts w:ascii="Garamond" w:hAnsi="Garamond"/>
          <w:iCs/>
          <w:noProof/>
          <w:sz w:val="22"/>
          <w:szCs w:val="22"/>
          <w:lang w:val="en-US"/>
        </w:rPr>
        <w:t>(Logan, 2003)</w:t>
      </w:r>
      <w:r w:rsidR="00F31264">
        <w:rPr>
          <w:rFonts w:ascii="Garamond" w:hAnsi="Garamond"/>
          <w:i/>
          <w:iCs/>
          <w:sz w:val="22"/>
          <w:szCs w:val="22"/>
          <w:lang w:val="en-US"/>
        </w:rPr>
        <w:fldChar w:fldCharType="end"/>
      </w:r>
    </w:p>
    <w:p w14:paraId="7DB4444E" w14:textId="6AD314DF" w:rsidR="00B87A1B" w:rsidRDefault="00B87A1B" w:rsidP="00B87A1B">
      <w:pPr>
        <w:spacing w:before="14" w:line="220" w:lineRule="exact"/>
        <w:jc w:val="both"/>
        <w:rPr>
          <w:rFonts w:ascii="Garamond" w:eastAsia="Calisto MT" w:hAnsi="Garamond" w:cs="Calisto MT"/>
          <w:color w:val="000000" w:themeColor="text1"/>
          <w:spacing w:val="-7"/>
          <w:sz w:val="24"/>
          <w:szCs w:val="24"/>
          <w:lang w:val="en-US"/>
        </w:rPr>
      </w:pPr>
    </w:p>
    <w:p w14:paraId="41400A68" w14:textId="7E94BCCD" w:rsidR="00063BF5" w:rsidRPr="00063BF5" w:rsidRDefault="00F33F81" w:rsidP="00063BF5">
      <w:pPr>
        <w:spacing w:before="14" w:line="220" w:lineRule="exact"/>
        <w:ind w:firstLine="720"/>
        <w:jc w:val="both"/>
        <w:rPr>
          <w:rFonts w:ascii="Garamond" w:eastAsia="Calisto MT" w:hAnsi="Garamond" w:cs="Calisto MT"/>
          <w:color w:val="000000" w:themeColor="text1"/>
          <w:spacing w:val="-7"/>
          <w:sz w:val="24"/>
          <w:szCs w:val="24"/>
          <w:lang w:val="en-US"/>
        </w:rPr>
      </w:pPr>
      <w:r>
        <w:rPr>
          <w:rFonts w:ascii="Garamond" w:eastAsia="Calisto MT" w:hAnsi="Garamond" w:cs="Calisto MT"/>
          <w:color w:val="000000" w:themeColor="text1"/>
          <w:spacing w:val="-7"/>
          <w:sz w:val="24"/>
          <w:szCs w:val="24"/>
          <w:lang w:val="en-US"/>
        </w:rPr>
        <w:t>Although</w:t>
      </w:r>
      <w:r w:rsidR="00CC6F45" w:rsidRPr="00CC6F45">
        <w:rPr>
          <w:rFonts w:ascii="Garamond" w:eastAsia="Calisto MT" w:hAnsi="Garamond" w:cs="Calisto MT"/>
          <w:color w:val="000000" w:themeColor="text1"/>
          <w:spacing w:val="-7"/>
          <w:sz w:val="24"/>
          <w:szCs w:val="24"/>
          <w:lang w:val="en-US"/>
        </w:rPr>
        <w:t xml:space="preserve"> Nathan is not Japanese, he claims that </w:t>
      </w:r>
      <w:r>
        <w:rPr>
          <w:rFonts w:ascii="Garamond" w:eastAsia="Calisto MT" w:hAnsi="Garamond" w:cs="Calisto MT"/>
          <w:color w:val="000000" w:themeColor="text1"/>
          <w:spacing w:val="-7"/>
          <w:sz w:val="24"/>
          <w:szCs w:val="24"/>
          <w:lang w:val="en-US"/>
        </w:rPr>
        <w:t xml:space="preserve">the </w:t>
      </w:r>
      <w:r w:rsidR="00CC6F45" w:rsidRPr="00CC6F45">
        <w:rPr>
          <w:rFonts w:ascii="Garamond" w:eastAsia="Calisto MT" w:hAnsi="Garamond" w:cs="Calisto MT"/>
          <w:color w:val="000000" w:themeColor="text1"/>
          <w:spacing w:val="-7"/>
          <w:sz w:val="24"/>
          <w:szCs w:val="24"/>
          <w:lang w:val="en-US"/>
        </w:rPr>
        <w:t xml:space="preserve">samurai community seems to be the </w:t>
      </w:r>
      <w:r w:rsidR="00B750FE">
        <w:rPr>
          <w:rFonts w:ascii="Garamond" w:eastAsia="Calisto MT" w:hAnsi="Garamond" w:cs="Calisto MT"/>
          <w:color w:val="000000" w:themeColor="text1"/>
          <w:spacing w:val="-7"/>
          <w:sz w:val="24"/>
          <w:szCs w:val="24"/>
          <w:lang w:val="en-US"/>
        </w:rPr>
        <w:t>preeminent</w:t>
      </w:r>
      <w:r w:rsidR="00CC6F45" w:rsidRPr="00CC6F45">
        <w:rPr>
          <w:rFonts w:ascii="Garamond" w:eastAsia="Calisto MT" w:hAnsi="Garamond" w:cs="Calisto MT"/>
          <w:color w:val="000000" w:themeColor="text1"/>
          <w:spacing w:val="-7"/>
          <w:sz w:val="24"/>
          <w:szCs w:val="24"/>
          <w:lang w:val="en-US"/>
        </w:rPr>
        <w:t xml:space="preserve"> culture.</w:t>
      </w:r>
      <w:r w:rsidR="00B750FE" w:rsidRPr="00B750FE">
        <w:t xml:space="preserve"> </w:t>
      </w:r>
      <w:r w:rsidR="00B750FE" w:rsidRPr="00B750FE">
        <w:rPr>
          <w:rFonts w:ascii="Garamond" w:eastAsia="Calisto MT" w:hAnsi="Garamond" w:cs="Calisto MT"/>
          <w:color w:val="000000" w:themeColor="text1"/>
          <w:spacing w:val="-7"/>
          <w:sz w:val="24"/>
          <w:szCs w:val="24"/>
          <w:lang w:val="en-US"/>
        </w:rPr>
        <w:t xml:space="preserve">Most </w:t>
      </w:r>
      <w:r w:rsidR="004B26EF">
        <w:rPr>
          <w:rFonts w:ascii="Garamond" w:eastAsia="Calisto MT" w:hAnsi="Garamond" w:cs="Calisto MT"/>
          <w:color w:val="000000" w:themeColor="text1"/>
          <w:spacing w:val="-7"/>
          <w:sz w:val="24"/>
          <w:szCs w:val="24"/>
          <w:lang w:val="en-US"/>
        </w:rPr>
        <w:t xml:space="preserve">individual </w:t>
      </w:r>
      <w:r w:rsidR="00B750FE" w:rsidRPr="00B750FE">
        <w:rPr>
          <w:rFonts w:ascii="Garamond" w:eastAsia="Calisto MT" w:hAnsi="Garamond" w:cs="Calisto MT"/>
          <w:color w:val="000000" w:themeColor="text1"/>
          <w:spacing w:val="-7"/>
          <w:sz w:val="24"/>
          <w:szCs w:val="24"/>
          <w:lang w:val="en-US"/>
        </w:rPr>
        <w:t xml:space="preserve">are willing to migrate to Greek and abandon their </w:t>
      </w:r>
      <w:r w:rsidR="004B26EF">
        <w:rPr>
          <w:rFonts w:ascii="Garamond" w:eastAsia="Calisto MT" w:hAnsi="Garamond" w:cs="Calisto MT"/>
          <w:color w:val="000000" w:themeColor="text1"/>
          <w:spacing w:val="-7"/>
          <w:sz w:val="24"/>
          <w:szCs w:val="24"/>
          <w:lang w:val="en-US"/>
        </w:rPr>
        <w:t>traditions</w:t>
      </w:r>
      <w:r w:rsidR="00B750FE" w:rsidRPr="00B750FE">
        <w:rPr>
          <w:rFonts w:ascii="Garamond" w:eastAsia="Calisto MT" w:hAnsi="Garamond" w:cs="Calisto MT"/>
          <w:color w:val="000000" w:themeColor="text1"/>
          <w:spacing w:val="-7"/>
          <w:sz w:val="24"/>
          <w:szCs w:val="24"/>
          <w:lang w:val="en-US"/>
        </w:rPr>
        <w:t xml:space="preserve"> since they </w:t>
      </w:r>
      <w:r w:rsidR="00D621E7" w:rsidRPr="00B750FE">
        <w:rPr>
          <w:rFonts w:ascii="Garamond" w:eastAsia="Calisto MT" w:hAnsi="Garamond" w:cs="Calisto MT"/>
          <w:color w:val="000000" w:themeColor="text1"/>
          <w:spacing w:val="-7"/>
          <w:sz w:val="24"/>
          <w:szCs w:val="24"/>
          <w:lang w:val="en-US"/>
        </w:rPr>
        <w:t>claim</w:t>
      </w:r>
      <w:r w:rsidR="00B750FE" w:rsidRPr="00B750FE">
        <w:rPr>
          <w:rFonts w:ascii="Garamond" w:eastAsia="Calisto MT" w:hAnsi="Garamond" w:cs="Calisto MT"/>
          <w:color w:val="000000" w:themeColor="text1"/>
          <w:spacing w:val="-7"/>
          <w:sz w:val="24"/>
          <w:szCs w:val="24"/>
          <w:lang w:val="en-US"/>
        </w:rPr>
        <w:t xml:space="preserve"> samurai customs seem to be the most </w:t>
      </w:r>
      <w:r w:rsidR="00D621E7" w:rsidRPr="00B750FE">
        <w:rPr>
          <w:rFonts w:ascii="Garamond" w:eastAsia="Calisto MT" w:hAnsi="Garamond" w:cs="Calisto MT"/>
          <w:color w:val="000000" w:themeColor="text1"/>
          <w:spacing w:val="-7"/>
          <w:sz w:val="24"/>
          <w:szCs w:val="24"/>
          <w:lang w:val="en-US"/>
        </w:rPr>
        <w:t>dominant.</w:t>
      </w:r>
      <w:r w:rsidR="00063BF5" w:rsidRPr="00063BF5">
        <w:rPr>
          <w:rFonts w:ascii="Garamond" w:eastAsia="Calisto MT" w:hAnsi="Garamond" w:cs="Calisto MT"/>
          <w:color w:val="000000" w:themeColor="text1"/>
          <w:spacing w:val="-7"/>
          <w:sz w:val="24"/>
          <w:szCs w:val="24"/>
          <w:lang w:val="en-US"/>
        </w:rPr>
        <w:t xml:space="preserve"> He says that samurai culture is very unique because it can attract him to learn about samurai. He praises the culture of samurai because Nathan never sees the discipline of the culture. Katsumoto as the leader of </w:t>
      </w:r>
      <w:r>
        <w:rPr>
          <w:rFonts w:ascii="Garamond" w:eastAsia="Calisto MT" w:hAnsi="Garamond" w:cs="Calisto MT"/>
          <w:color w:val="000000" w:themeColor="text1"/>
          <w:spacing w:val="-7"/>
          <w:sz w:val="24"/>
          <w:szCs w:val="24"/>
          <w:lang w:val="en-US"/>
        </w:rPr>
        <w:t xml:space="preserve">a </w:t>
      </w:r>
      <w:r w:rsidR="00063BF5" w:rsidRPr="00063BF5">
        <w:rPr>
          <w:rFonts w:ascii="Garamond" w:eastAsia="Calisto MT" w:hAnsi="Garamond" w:cs="Calisto MT"/>
          <w:color w:val="000000" w:themeColor="text1"/>
          <w:spacing w:val="-7"/>
          <w:sz w:val="24"/>
          <w:szCs w:val="24"/>
          <w:lang w:val="en-US"/>
        </w:rPr>
        <w:t>samurai warrior believe</w:t>
      </w:r>
      <w:r>
        <w:rPr>
          <w:rFonts w:ascii="Garamond" w:eastAsia="Calisto MT" w:hAnsi="Garamond" w:cs="Calisto MT"/>
          <w:color w:val="000000" w:themeColor="text1"/>
          <w:spacing w:val="-7"/>
          <w:sz w:val="24"/>
          <w:szCs w:val="24"/>
          <w:lang w:val="en-US"/>
        </w:rPr>
        <w:t>s</w:t>
      </w:r>
      <w:r w:rsidR="00063BF5" w:rsidRPr="00063BF5">
        <w:rPr>
          <w:rFonts w:ascii="Garamond" w:eastAsia="Calisto MT" w:hAnsi="Garamond" w:cs="Calisto MT"/>
          <w:color w:val="000000" w:themeColor="text1"/>
          <w:spacing w:val="-7"/>
          <w:sz w:val="24"/>
          <w:szCs w:val="24"/>
          <w:lang w:val="en-US"/>
        </w:rPr>
        <w:t xml:space="preserve"> that he is very proud to serve his emperor. </w:t>
      </w:r>
      <w:r w:rsidR="00137686">
        <w:rPr>
          <w:rFonts w:ascii="Garamond" w:eastAsia="Calisto MT" w:hAnsi="Garamond" w:cs="Calisto MT"/>
          <w:color w:val="000000" w:themeColor="text1"/>
          <w:spacing w:val="-7"/>
          <w:sz w:val="24"/>
          <w:szCs w:val="24"/>
          <w:lang w:val="en-US"/>
        </w:rPr>
        <w:fldChar w:fldCharType="begin" w:fldLock="1"/>
      </w:r>
      <w:r w:rsidR="00137686">
        <w:rPr>
          <w:rFonts w:ascii="Garamond" w:eastAsia="Calisto MT" w:hAnsi="Garamond" w:cs="Calisto MT"/>
          <w:color w:val="000000" w:themeColor="text1"/>
          <w:spacing w:val="-7"/>
          <w:sz w:val="24"/>
          <w:szCs w:val="24"/>
          <w:lang w:val="en-US"/>
        </w:rPr>
        <w:instrText>ADDIN CSL_CITATION {"citationItems":[{"id":"ITEM-1","itemData":{"DOI":"10.1080/01463370500055954","ISBN":"0146337050","ISSN":"17464102","abstract":"This paper presents the results of two studies that examine the influence of ethnocentrism on interpersonal perceptions of attractiveness, credibility, and managerial effectiveness. In Study I participants (N=117) watched a video-taped interview of a Korean national student being interviewed for a job in the financial aid office of her United States (US) college. Participants then completed measures of ethnocentrism, interpersonal attraction, credibility, and were asked to give a hiring recommendation. Results reveal that ethnocentrism was negatively and significantly correlated with perceptions of social attraction, competence, character, and hiring recommendations. Study II focused on the influence of ethnocentrism on perceptions of managerial attraction, credibility, and effectiveness in a manager-subordinate conflict situation. Approximately half (N=59) of the participants watched a video of an Asian student manager reprimanding a white student worker. The other half (N=64) watched a nearly identical video of a white student manager reprimanding the same white student worker. Participants completed measures of ethnocentrism, interpersonal attraction, credibility, generalized attitudes about the manager, and managerial effectiveness. In the group of participants who watched the Asian student manager, results reveal that ethnocentrism was negatively and significantly correlated with perceptions of physical, social, and task attraction, competence, and general attitudes about the manager, but not managerial effectiveness. In the group of participants who watched the white student manager there were no significant correlations between ethnocentrism and any of the dependent variables. © 2005 Eastern Communication Association.","author":[{"dropping-particle":"","family":"Neuliep","given":"James W.","non-dropping-particle":"","parse-names":false,"suffix":""},{"dropping-particle":"","family":"Hintz","given":"Stephanie M.","non-dropping-particle":"","parse-names":false,"suffix":""},{"dropping-particle":"","family":"McCroskey","given":"James C.","non-dropping-particle":"","parse-names":false,"suffix":""}],"container-title":"Communication Quarterly","id":"ITEM-1","issue":"1","issued":{"date-parts":[["2005"]]},"page":"41-56","title":"The influence of ethnocentrism in organizational contexts: Perceptions of interviewee and managerial attractiveness, credibility, and effectiveness","type":"article-journal","volume":"53"},"uris":["http://www.mendeley.com/documents/?uuid=5bbb50f5-d620-4bdd-b9ba-5ed94692e6ea"]}],"mendeley":{"formattedCitation":"(Neuliep et al., 2005)","plainTextFormattedCitation":"(Neuliep et al., 2005)","previouslyFormattedCitation":"(Neuliep et al., 2005)"},"properties":{"noteIndex":0},"schema":"https://github.com/citation-style-language/schema/raw/master/csl-citation.json"}</w:instrText>
      </w:r>
      <w:r w:rsidR="00137686">
        <w:rPr>
          <w:rFonts w:ascii="Garamond" w:eastAsia="Calisto MT" w:hAnsi="Garamond" w:cs="Calisto MT"/>
          <w:color w:val="000000" w:themeColor="text1"/>
          <w:spacing w:val="-7"/>
          <w:sz w:val="24"/>
          <w:szCs w:val="24"/>
          <w:lang w:val="en-US"/>
        </w:rPr>
        <w:fldChar w:fldCharType="separate"/>
      </w:r>
      <w:r w:rsidR="00137686" w:rsidRPr="00137686">
        <w:rPr>
          <w:rFonts w:ascii="Garamond" w:eastAsia="Calisto MT" w:hAnsi="Garamond" w:cs="Calisto MT"/>
          <w:noProof/>
          <w:color w:val="000000" w:themeColor="text1"/>
          <w:spacing w:val="-7"/>
          <w:sz w:val="24"/>
          <w:szCs w:val="24"/>
          <w:lang w:val="en-US"/>
        </w:rPr>
        <w:t>(Neuliep et al., 2005)</w:t>
      </w:r>
      <w:r w:rsidR="00137686">
        <w:rPr>
          <w:rFonts w:ascii="Garamond" w:eastAsia="Calisto MT" w:hAnsi="Garamond" w:cs="Calisto MT"/>
          <w:color w:val="000000" w:themeColor="text1"/>
          <w:spacing w:val="-7"/>
          <w:sz w:val="24"/>
          <w:szCs w:val="24"/>
          <w:lang w:val="en-US"/>
        </w:rPr>
        <w:fldChar w:fldCharType="end"/>
      </w:r>
      <w:r w:rsidR="00B750FE" w:rsidRPr="00B750FE">
        <w:t xml:space="preserve"> </w:t>
      </w:r>
      <w:r w:rsidR="00B750FE" w:rsidRPr="00B750FE">
        <w:rPr>
          <w:rFonts w:ascii="Garamond" w:eastAsia="Calisto MT" w:hAnsi="Garamond" w:cs="Calisto MT"/>
          <w:color w:val="000000" w:themeColor="text1"/>
          <w:spacing w:val="-7"/>
          <w:sz w:val="24"/>
          <w:szCs w:val="24"/>
          <w:lang w:val="en-US"/>
        </w:rPr>
        <w:t xml:space="preserve">The statement by </w:t>
      </w:r>
      <w:proofErr w:type="spellStart"/>
      <w:r w:rsidR="00B750FE" w:rsidRPr="00B750FE">
        <w:rPr>
          <w:rFonts w:ascii="Garamond" w:eastAsia="Calisto MT" w:hAnsi="Garamond" w:cs="Calisto MT"/>
          <w:color w:val="000000" w:themeColor="text1"/>
          <w:spacing w:val="-7"/>
          <w:sz w:val="24"/>
          <w:szCs w:val="24"/>
          <w:lang w:val="en-US"/>
        </w:rPr>
        <w:t>Neuliep</w:t>
      </w:r>
      <w:proofErr w:type="spellEnd"/>
      <w:r w:rsidR="00B750FE" w:rsidRPr="00B750FE">
        <w:rPr>
          <w:rFonts w:ascii="Garamond" w:eastAsia="Calisto MT" w:hAnsi="Garamond" w:cs="Calisto MT"/>
          <w:color w:val="000000" w:themeColor="text1"/>
          <w:spacing w:val="-7"/>
          <w:sz w:val="24"/>
          <w:szCs w:val="24"/>
          <w:lang w:val="en-US"/>
        </w:rPr>
        <w:t xml:space="preserve"> that ethnocentric </w:t>
      </w:r>
      <w:r w:rsidR="004B26EF">
        <w:rPr>
          <w:rFonts w:ascii="Garamond" w:eastAsia="Calisto MT" w:hAnsi="Garamond" w:cs="Calisto MT"/>
          <w:color w:val="000000" w:themeColor="text1"/>
          <w:spacing w:val="-7"/>
          <w:sz w:val="24"/>
          <w:szCs w:val="24"/>
          <w:lang w:val="en-US"/>
        </w:rPr>
        <w:t>individual</w:t>
      </w:r>
      <w:r w:rsidR="00B750FE" w:rsidRPr="00B750FE">
        <w:rPr>
          <w:rFonts w:ascii="Garamond" w:eastAsia="Calisto MT" w:hAnsi="Garamond" w:cs="Calisto MT"/>
          <w:color w:val="000000" w:themeColor="text1"/>
          <w:spacing w:val="-7"/>
          <w:sz w:val="24"/>
          <w:szCs w:val="24"/>
          <w:lang w:val="en-US"/>
        </w:rPr>
        <w:t xml:space="preserve"> communicate well with members of their groups but disagree with members of a group corroborates this</w:t>
      </w:r>
      <w:r w:rsidR="00CC6F45" w:rsidRPr="00CC6F45">
        <w:rPr>
          <w:rFonts w:ascii="Garamond" w:eastAsia="Calisto MT" w:hAnsi="Garamond" w:cs="Calisto MT"/>
          <w:color w:val="000000" w:themeColor="text1"/>
          <w:spacing w:val="-7"/>
          <w:sz w:val="24"/>
          <w:szCs w:val="24"/>
          <w:lang w:val="en-US"/>
        </w:rPr>
        <w:t>.</w:t>
      </w:r>
      <w:r w:rsidR="00CC6F45">
        <w:rPr>
          <w:rFonts w:ascii="Garamond" w:eastAsia="Calisto MT" w:hAnsi="Garamond" w:cs="Calisto MT"/>
          <w:color w:val="000000" w:themeColor="text1"/>
          <w:spacing w:val="-7"/>
          <w:sz w:val="24"/>
          <w:szCs w:val="24"/>
          <w:lang w:val="en-US"/>
        </w:rPr>
        <w:t xml:space="preserve"> </w:t>
      </w:r>
      <w:proofErr w:type="gramStart"/>
      <w:r w:rsidR="00063BF5" w:rsidRPr="00063BF5">
        <w:rPr>
          <w:rFonts w:ascii="Garamond" w:eastAsia="Calisto MT" w:hAnsi="Garamond" w:cs="Calisto MT"/>
          <w:color w:val="000000" w:themeColor="text1"/>
          <w:spacing w:val="-7"/>
          <w:sz w:val="24"/>
          <w:szCs w:val="24"/>
          <w:lang w:val="en-US"/>
        </w:rPr>
        <w:t xml:space="preserve">Another quotation representing the depiction of pride </w:t>
      </w:r>
      <w:r>
        <w:rPr>
          <w:rFonts w:ascii="Garamond" w:eastAsia="Calisto MT" w:hAnsi="Garamond" w:cs="Calisto MT"/>
          <w:color w:val="000000" w:themeColor="text1"/>
          <w:spacing w:val="-7"/>
          <w:sz w:val="24"/>
          <w:szCs w:val="24"/>
          <w:lang w:val="en-US"/>
        </w:rPr>
        <w:t>in</w:t>
      </w:r>
      <w:r w:rsidR="00063BF5" w:rsidRPr="00063BF5">
        <w:rPr>
          <w:rFonts w:ascii="Garamond" w:eastAsia="Calisto MT" w:hAnsi="Garamond" w:cs="Calisto MT"/>
          <w:color w:val="000000" w:themeColor="text1"/>
          <w:spacing w:val="-7"/>
          <w:sz w:val="24"/>
          <w:szCs w:val="24"/>
          <w:lang w:val="en-US"/>
        </w:rPr>
        <w:t xml:space="preserve"> samurai culture.</w:t>
      </w:r>
      <w:proofErr w:type="gramEnd"/>
      <w:r w:rsidR="00063BF5" w:rsidRPr="00063BF5">
        <w:rPr>
          <w:rFonts w:ascii="Garamond" w:eastAsia="Calisto MT" w:hAnsi="Garamond" w:cs="Calisto MT"/>
          <w:color w:val="000000" w:themeColor="text1"/>
          <w:spacing w:val="-7"/>
          <w:sz w:val="24"/>
          <w:szCs w:val="24"/>
          <w:lang w:val="en-US"/>
        </w:rPr>
        <w:t xml:space="preserve"> Katsumoto believe</w:t>
      </w:r>
      <w:r>
        <w:rPr>
          <w:rFonts w:ascii="Garamond" w:eastAsia="Calisto MT" w:hAnsi="Garamond" w:cs="Calisto MT"/>
          <w:color w:val="000000" w:themeColor="text1"/>
          <w:spacing w:val="-7"/>
          <w:sz w:val="24"/>
          <w:szCs w:val="24"/>
          <w:lang w:val="en-US"/>
        </w:rPr>
        <w:t>s</w:t>
      </w:r>
      <w:r w:rsidR="00063BF5" w:rsidRPr="00063BF5">
        <w:rPr>
          <w:rFonts w:ascii="Garamond" w:eastAsia="Calisto MT" w:hAnsi="Garamond" w:cs="Calisto MT"/>
          <w:color w:val="000000" w:themeColor="text1"/>
          <w:spacing w:val="-7"/>
          <w:sz w:val="24"/>
          <w:szCs w:val="24"/>
          <w:lang w:val="en-US"/>
        </w:rPr>
        <w:t xml:space="preserve"> that his culture better than us</w:t>
      </w:r>
      <w:r>
        <w:rPr>
          <w:rFonts w:ascii="Garamond" w:eastAsia="Calisto MT" w:hAnsi="Garamond" w:cs="Calisto MT"/>
          <w:color w:val="000000" w:themeColor="text1"/>
          <w:spacing w:val="-7"/>
          <w:sz w:val="24"/>
          <w:szCs w:val="24"/>
          <w:lang w:val="en-US"/>
        </w:rPr>
        <w:t>ing</w:t>
      </w:r>
      <w:r w:rsidR="00063BF5" w:rsidRPr="00063BF5">
        <w:rPr>
          <w:rFonts w:ascii="Garamond" w:eastAsia="Calisto MT" w:hAnsi="Garamond" w:cs="Calisto MT"/>
          <w:color w:val="000000" w:themeColor="text1"/>
          <w:spacing w:val="-7"/>
          <w:sz w:val="24"/>
          <w:szCs w:val="24"/>
          <w:lang w:val="en-US"/>
        </w:rPr>
        <w:t xml:space="preserve"> other cultures, as follows,</w:t>
      </w:r>
    </w:p>
    <w:p w14:paraId="4A49E6FA" w14:textId="10983EB9" w:rsidR="00852CFD" w:rsidRPr="00852CFD" w:rsidRDefault="00B750FE" w:rsidP="00852CFD">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proofErr w:type="spellStart"/>
      <w:r w:rsidR="00852CFD" w:rsidRPr="00852CFD">
        <w:rPr>
          <w:rFonts w:ascii="Garamond" w:hAnsi="Garamond"/>
          <w:i/>
          <w:iCs/>
          <w:sz w:val="22"/>
          <w:szCs w:val="22"/>
          <w:lang w:val="en-US"/>
        </w:rPr>
        <w:t>Omura</w:t>
      </w:r>
      <w:proofErr w:type="spellEnd"/>
      <w:r w:rsidR="00852CFD" w:rsidRPr="00852CFD">
        <w:rPr>
          <w:rFonts w:ascii="Garamond" w:hAnsi="Garamond"/>
          <w:i/>
          <w:iCs/>
          <w:sz w:val="22"/>
          <w:szCs w:val="22"/>
          <w:lang w:val="en-US"/>
        </w:rPr>
        <w:t>: Minister Katsumoto, it is with great regret...</w:t>
      </w:r>
    </w:p>
    <w:p w14:paraId="102EF42B" w14:textId="77777777" w:rsidR="00852CFD" w:rsidRPr="00852CFD" w:rsidRDefault="00852CFD" w:rsidP="00852CFD">
      <w:pPr>
        <w:pStyle w:val="BodyText"/>
        <w:tabs>
          <w:tab w:val="left" w:pos="426"/>
          <w:tab w:val="left" w:pos="6509"/>
        </w:tabs>
        <w:spacing w:after="0"/>
        <w:ind w:left="720"/>
        <w:rPr>
          <w:rFonts w:ascii="Garamond" w:hAnsi="Garamond"/>
          <w:i/>
          <w:iCs/>
          <w:sz w:val="22"/>
          <w:szCs w:val="22"/>
          <w:lang w:val="en-US"/>
        </w:rPr>
      </w:pPr>
      <w:r w:rsidRPr="00852CFD">
        <w:rPr>
          <w:rFonts w:ascii="Garamond" w:hAnsi="Garamond"/>
          <w:i/>
          <w:iCs/>
          <w:sz w:val="22"/>
          <w:szCs w:val="22"/>
          <w:lang w:val="en-US"/>
        </w:rPr>
        <w:t>... but I must ask you to remove your sword.”</w:t>
      </w:r>
    </w:p>
    <w:p w14:paraId="7459C5F2" w14:textId="18859B85" w:rsidR="00852CFD" w:rsidRPr="00852CFD" w:rsidRDefault="00B750FE" w:rsidP="00852CFD">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852CFD" w:rsidRPr="00852CFD">
        <w:rPr>
          <w:rFonts w:ascii="Garamond" w:hAnsi="Garamond"/>
          <w:i/>
          <w:iCs/>
          <w:sz w:val="22"/>
          <w:szCs w:val="22"/>
          <w:lang w:val="en-US"/>
        </w:rPr>
        <w:t>Katsumoto: This sword serves the Emperor. Only he can command me to remove it.</w:t>
      </w:r>
    </w:p>
    <w:p w14:paraId="330BDB30" w14:textId="4E472766" w:rsidR="00852CFD" w:rsidRPr="00852CFD" w:rsidRDefault="00852CFD" w:rsidP="00852CFD">
      <w:pPr>
        <w:pStyle w:val="BodyText"/>
        <w:tabs>
          <w:tab w:val="left" w:pos="426"/>
          <w:tab w:val="left" w:pos="6509"/>
        </w:tabs>
        <w:spacing w:after="0"/>
        <w:ind w:left="720"/>
        <w:rPr>
          <w:rFonts w:ascii="Garamond" w:hAnsi="Garamond"/>
          <w:i/>
          <w:iCs/>
          <w:sz w:val="22"/>
          <w:szCs w:val="22"/>
          <w:lang w:val="en-US"/>
        </w:rPr>
      </w:pPr>
      <w:proofErr w:type="spellStart"/>
      <w:r w:rsidRPr="00852CFD">
        <w:rPr>
          <w:rFonts w:ascii="Garamond" w:hAnsi="Garamond"/>
          <w:i/>
          <w:iCs/>
          <w:sz w:val="22"/>
          <w:szCs w:val="22"/>
          <w:lang w:val="en-US"/>
        </w:rPr>
        <w:t>Omura</w:t>
      </w:r>
      <w:proofErr w:type="spellEnd"/>
      <w:r w:rsidRPr="00852CFD">
        <w:rPr>
          <w:rFonts w:ascii="Garamond" w:hAnsi="Garamond"/>
          <w:i/>
          <w:iCs/>
          <w:sz w:val="22"/>
          <w:szCs w:val="22"/>
          <w:lang w:val="en-US"/>
        </w:rPr>
        <w:t>: The Emperor's voice is too pure to be heard in this council.</w:t>
      </w:r>
      <w:r w:rsidR="00B750FE">
        <w:rPr>
          <w:rFonts w:ascii="Garamond" w:hAnsi="Garamond"/>
          <w:i/>
          <w:iCs/>
          <w:sz w:val="22"/>
          <w:szCs w:val="22"/>
          <w:lang w:val="en-US"/>
        </w:rPr>
        <w:t>”</w:t>
      </w:r>
    </w:p>
    <w:p w14:paraId="0DE90DBC" w14:textId="47F1E9C8" w:rsidR="00063BF5" w:rsidRDefault="00B750FE" w:rsidP="00852CFD">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852CFD" w:rsidRPr="00852CFD">
        <w:rPr>
          <w:rFonts w:ascii="Garamond" w:hAnsi="Garamond"/>
          <w:i/>
          <w:iCs/>
          <w:sz w:val="22"/>
          <w:szCs w:val="22"/>
          <w:lang w:val="en-US"/>
        </w:rPr>
        <w:t>Katsumoto: Then, I must refuse to give up my sword</w:t>
      </w:r>
      <w:r>
        <w:rPr>
          <w:rFonts w:ascii="Garamond" w:hAnsi="Garamond"/>
          <w:i/>
          <w:iCs/>
          <w:sz w:val="22"/>
          <w:szCs w:val="22"/>
          <w:lang w:val="en-US"/>
        </w:rPr>
        <w:t>”</w:t>
      </w:r>
      <w:r w:rsidR="00F31264">
        <w:rPr>
          <w:rFonts w:ascii="Garamond" w:hAnsi="Garamond"/>
          <w:i/>
          <w:iCs/>
          <w:sz w:val="22"/>
          <w:szCs w:val="22"/>
          <w:lang w:val="en-US"/>
        </w:rPr>
        <w:t xml:space="preserve"> </w:t>
      </w:r>
      <w:r w:rsidR="00F31264">
        <w:rPr>
          <w:rFonts w:ascii="Garamond" w:hAnsi="Garamond"/>
          <w:i/>
          <w:iCs/>
          <w:sz w:val="22"/>
          <w:szCs w:val="22"/>
          <w:lang w:val="en-US"/>
        </w:rPr>
        <w:fldChar w:fldCharType="begin" w:fldLock="1"/>
      </w:r>
      <w:r w:rsidR="00F31264">
        <w:rPr>
          <w:rFonts w:ascii="Garamond" w:hAnsi="Garamond"/>
          <w:i/>
          <w:iCs/>
          <w:sz w:val="22"/>
          <w:szCs w:val="22"/>
          <w:lang w:val="en-US"/>
        </w:rPr>
        <w:instrText>ADDIN CSL_CITATION {"citationItems":[{"id":"ITEM-1","itemData":{"ISSN":"00038520","author":[{"dropping-particle":"","family":"Logan","given":"John","non-dropping-particle":"","parse-names":false,"suffix":""}],"container-title":"Architectural Digest","id":"ITEM-1","issue":"11","issued":{"date-parts":[["2003"]]},"page":"208","title":"The last samurai","type":"motion_picture","volume":"60"},"uris":["http://www.mendeley.com/documents/?uuid=76d2d33c-7fa2-4fca-9a9d-15465f516c01"]}],"mendeley":{"formattedCitation":"(Logan, 2003)","plainTextFormattedCitation":"(Logan, 2003)","previouslyFormattedCitation":"(Logan, 2003)"},"properties":{"noteIndex":0},"schema":"https://github.com/citation-style-language/schema/raw/master/csl-citation.json"}</w:instrText>
      </w:r>
      <w:r w:rsidR="00F31264">
        <w:rPr>
          <w:rFonts w:ascii="Garamond" w:hAnsi="Garamond"/>
          <w:i/>
          <w:iCs/>
          <w:sz w:val="22"/>
          <w:szCs w:val="22"/>
          <w:lang w:val="en-US"/>
        </w:rPr>
        <w:fldChar w:fldCharType="separate"/>
      </w:r>
      <w:r w:rsidR="00F31264" w:rsidRPr="00F31264">
        <w:rPr>
          <w:rFonts w:ascii="Garamond" w:hAnsi="Garamond"/>
          <w:iCs/>
          <w:noProof/>
          <w:sz w:val="22"/>
          <w:szCs w:val="22"/>
          <w:lang w:val="en-US"/>
        </w:rPr>
        <w:t>(Logan, 2003)</w:t>
      </w:r>
      <w:r w:rsidR="00F31264">
        <w:rPr>
          <w:rFonts w:ascii="Garamond" w:hAnsi="Garamond"/>
          <w:i/>
          <w:iCs/>
          <w:sz w:val="22"/>
          <w:szCs w:val="22"/>
          <w:lang w:val="en-US"/>
        </w:rPr>
        <w:fldChar w:fldCharType="end"/>
      </w:r>
      <w:r w:rsidR="00852CFD" w:rsidRPr="00852CFD">
        <w:rPr>
          <w:rFonts w:ascii="Garamond" w:hAnsi="Garamond"/>
          <w:i/>
          <w:iCs/>
          <w:sz w:val="22"/>
          <w:szCs w:val="22"/>
          <w:lang w:val="en-US"/>
        </w:rPr>
        <w:t>.</w:t>
      </w:r>
    </w:p>
    <w:p w14:paraId="2B608315" w14:textId="77777777" w:rsidR="00852CFD" w:rsidRPr="00852CFD" w:rsidRDefault="00852CFD" w:rsidP="00852CFD">
      <w:pPr>
        <w:pStyle w:val="BodyText"/>
        <w:tabs>
          <w:tab w:val="left" w:pos="426"/>
          <w:tab w:val="left" w:pos="6509"/>
        </w:tabs>
        <w:spacing w:after="0"/>
        <w:ind w:left="720"/>
        <w:rPr>
          <w:rFonts w:ascii="Garamond" w:hAnsi="Garamond"/>
          <w:i/>
          <w:iCs/>
          <w:sz w:val="22"/>
          <w:szCs w:val="22"/>
          <w:lang w:val="en-US"/>
        </w:rPr>
      </w:pPr>
    </w:p>
    <w:p w14:paraId="40C08EBC" w14:textId="480F4806" w:rsidR="00063BF5" w:rsidRPr="00063BF5" w:rsidRDefault="00063BF5" w:rsidP="00063BF5">
      <w:pPr>
        <w:spacing w:before="14" w:line="220" w:lineRule="exact"/>
        <w:ind w:firstLine="720"/>
        <w:jc w:val="both"/>
        <w:rPr>
          <w:rFonts w:ascii="Garamond" w:eastAsia="Calisto MT" w:hAnsi="Garamond" w:cs="Calisto MT"/>
          <w:color w:val="000000" w:themeColor="text1"/>
          <w:spacing w:val="-7"/>
          <w:sz w:val="24"/>
          <w:szCs w:val="24"/>
          <w:lang w:val="en-US"/>
        </w:rPr>
      </w:pPr>
      <w:r w:rsidRPr="00063BF5">
        <w:rPr>
          <w:rFonts w:ascii="Garamond" w:eastAsia="Calisto MT" w:hAnsi="Garamond" w:cs="Calisto MT"/>
          <w:color w:val="000000" w:themeColor="text1"/>
          <w:spacing w:val="-7"/>
          <w:sz w:val="24"/>
          <w:szCs w:val="24"/>
          <w:lang w:val="en-US"/>
        </w:rPr>
        <w:t xml:space="preserve"> From Katsumoto</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statement, he shows that he</w:t>
      </w:r>
      <w:r w:rsidR="00F33F81">
        <w:rPr>
          <w:rFonts w:ascii="Garamond" w:eastAsia="Calisto MT" w:hAnsi="Garamond" w:cs="Calisto MT"/>
          <w:color w:val="000000" w:themeColor="text1"/>
          <w:spacing w:val="-7"/>
          <w:sz w:val="24"/>
          <w:szCs w:val="24"/>
          <w:lang w:val="en-US"/>
        </w:rPr>
        <w:t xml:space="preserve"> is</w:t>
      </w:r>
      <w:r w:rsidRPr="00063BF5">
        <w:rPr>
          <w:rFonts w:ascii="Garamond" w:eastAsia="Calisto MT" w:hAnsi="Garamond" w:cs="Calisto MT"/>
          <w:color w:val="000000" w:themeColor="text1"/>
          <w:spacing w:val="-7"/>
          <w:sz w:val="24"/>
          <w:szCs w:val="24"/>
          <w:lang w:val="en-US"/>
        </w:rPr>
        <w:t xml:space="preserve"> ethnocentric to his culture. </w:t>
      </w:r>
      <w:r w:rsidR="00CC6F45" w:rsidRPr="00CC6F45">
        <w:rPr>
          <w:rFonts w:ascii="Garamond" w:eastAsia="Calisto MT" w:hAnsi="Garamond" w:cs="Calisto MT"/>
          <w:color w:val="000000" w:themeColor="text1"/>
          <w:spacing w:val="-7"/>
          <w:sz w:val="24"/>
          <w:szCs w:val="24"/>
          <w:lang w:val="en-US"/>
        </w:rPr>
        <w:t xml:space="preserve">He demonstrates a deep commitment to his culture and a sense of belonging in it. </w:t>
      </w:r>
      <w:r w:rsidR="00CC6F45">
        <w:rPr>
          <w:rFonts w:ascii="Garamond" w:eastAsia="Calisto MT" w:hAnsi="Garamond" w:cs="Calisto MT"/>
          <w:color w:val="000000" w:themeColor="text1"/>
          <w:spacing w:val="-7"/>
          <w:sz w:val="24"/>
          <w:szCs w:val="24"/>
          <w:lang w:val="en-US"/>
        </w:rPr>
        <w:t xml:space="preserve">And </w:t>
      </w:r>
      <w:r w:rsidRPr="00063BF5">
        <w:rPr>
          <w:rFonts w:ascii="Garamond" w:eastAsia="Calisto MT" w:hAnsi="Garamond" w:cs="Calisto MT"/>
          <w:color w:val="000000" w:themeColor="text1"/>
          <w:spacing w:val="-7"/>
          <w:sz w:val="24"/>
          <w:szCs w:val="24"/>
          <w:lang w:val="en-US"/>
        </w:rPr>
        <w:t xml:space="preserve">he does not want to take off or give his sword. He resists </w:t>
      </w:r>
      <w:r w:rsidR="00F33F81">
        <w:rPr>
          <w:rFonts w:ascii="Garamond" w:eastAsia="Calisto MT" w:hAnsi="Garamond" w:cs="Calisto MT"/>
          <w:color w:val="000000" w:themeColor="text1"/>
          <w:spacing w:val="-7"/>
          <w:sz w:val="24"/>
          <w:szCs w:val="24"/>
          <w:lang w:val="en-US"/>
        </w:rPr>
        <w:t>changing</w:t>
      </w:r>
      <w:r w:rsidRPr="00063BF5">
        <w:rPr>
          <w:rFonts w:ascii="Garamond" w:eastAsia="Calisto MT" w:hAnsi="Garamond" w:cs="Calisto MT"/>
          <w:color w:val="000000" w:themeColor="text1"/>
          <w:spacing w:val="-7"/>
          <w:sz w:val="24"/>
          <w:szCs w:val="24"/>
          <w:lang w:val="en-US"/>
        </w:rPr>
        <w:t xml:space="preserve"> the norm of samurai life to do not bring a weapon during the meeting because it is not samurai culture. </w:t>
      </w:r>
      <w:proofErr w:type="spellStart"/>
      <w:r w:rsidRPr="00063BF5">
        <w:rPr>
          <w:rFonts w:ascii="Garamond" w:eastAsia="Calisto MT" w:hAnsi="Garamond" w:cs="Calisto MT"/>
          <w:color w:val="000000" w:themeColor="text1"/>
          <w:spacing w:val="-7"/>
          <w:sz w:val="24"/>
          <w:szCs w:val="24"/>
          <w:lang w:val="en-US"/>
        </w:rPr>
        <w:t>Omura</w:t>
      </w:r>
      <w:proofErr w:type="spellEnd"/>
      <w:r w:rsidRPr="00063BF5">
        <w:rPr>
          <w:rFonts w:ascii="Garamond" w:eastAsia="Calisto MT" w:hAnsi="Garamond" w:cs="Calisto MT"/>
          <w:color w:val="000000" w:themeColor="text1"/>
          <w:spacing w:val="-7"/>
          <w:sz w:val="24"/>
          <w:szCs w:val="24"/>
          <w:lang w:val="en-US"/>
        </w:rPr>
        <w:t xml:space="preserve"> is the person who want</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to change the </w:t>
      </w:r>
      <w:r w:rsidRPr="00063BF5">
        <w:rPr>
          <w:rFonts w:ascii="Garamond" w:eastAsia="Calisto MT" w:hAnsi="Garamond" w:cs="Calisto MT"/>
          <w:color w:val="000000" w:themeColor="text1"/>
          <w:spacing w:val="-7"/>
          <w:sz w:val="24"/>
          <w:szCs w:val="24"/>
          <w:lang w:val="en-US"/>
        </w:rPr>
        <w:lastRenderedPageBreak/>
        <w:t>culture of samurai. He wants to change the norm by us</w:t>
      </w:r>
      <w:r w:rsidR="00F33F81">
        <w:rPr>
          <w:rFonts w:ascii="Garamond" w:eastAsia="Calisto MT" w:hAnsi="Garamond" w:cs="Calisto MT"/>
          <w:color w:val="000000" w:themeColor="text1"/>
          <w:spacing w:val="-7"/>
          <w:sz w:val="24"/>
          <w:szCs w:val="24"/>
          <w:lang w:val="en-US"/>
        </w:rPr>
        <w:t>ing</w:t>
      </w:r>
      <w:r w:rsidRPr="00063BF5">
        <w:rPr>
          <w:rFonts w:ascii="Garamond" w:eastAsia="Calisto MT" w:hAnsi="Garamond" w:cs="Calisto MT"/>
          <w:color w:val="000000" w:themeColor="text1"/>
          <w:spacing w:val="-7"/>
          <w:sz w:val="24"/>
          <w:szCs w:val="24"/>
          <w:lang w:val="en-US"/>
        </w:rPr>
        <w:t xml:space="preserve"> modern culture such </w:t>
      </w:r>
      <w:r w:rsidR="00F33F81">
        <w:rPr>
          <w:rFonts w:ascii="Garamond" w:eastAsia="Calisto MT" w:hAnsi="Garamond" w:cs="Calisto MT"/>
          <w:color w:val="000000" w:themeColor="text1"/>
          <w:spacing w:val="-7"/>
          <w:sz w:val="24"/>
          <w:szCs w:val="24"/>
          <w:lang w:val="en-US"/>
        </w:rPr>
        <w:t xml:space="preserve">as </w:t>
      </w:r>
      <w:r w:rsidRPr="00063BF5">
        <w:rPr>
          <w:rFonts w:ascii="Garamond" w:eastAsia="Calisto MT" w:hAnsi="Garamond" w:cs="Calisto MT"/>
          <w:color w:val="000000" w:themeColor="text1"/>
          <w:spacing w:val="-7"/>
          <w:sz w:val="24"/>
          <w:szCs w:val="24"/>
          <w:lang w:val="en-US"/>
        </w:rPr>
        <w:t>western culture but Katsumoto resist</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w:t>
      </w:r>
      <w:proofErr w:type="spellStart"/>
      <w:r w:rsidRPr="00063BF5">
        <w:rPr>
          <w:rFonts w:ascii="Garamond" w:eastAsia="Calisto MT" w:hAnsi="Garamond" w:cs="Calisto MT"/>
          <w:color w:val="000000" w:themeColor="text1"/>
          <w:spacing w:val="-7"/>
          <w:sz w:val="24"/>
          <w:szCs w:val="24"/>
          <w:lang w:val="en-US"/>
        </w:rPr>
        <w:t>Omura</w:t>
      </w:r>
      <w:r w:rsidR="00F33F81">
        <w:rPr>
          <w:rFonts w:ascii="Garamond" w:eastAsia="Calisto MT" w:hAnsi="Garamond" w:cs="Calisto MT"/>
          <w:color w:val="000000" w:themeColor="text1"/>
          <w:spacing w:val="-7"/>
          <w:sz w:val="24"/>
          <w:szCs w:val="24"/>
          <w:lang w:val="en-US"/>
        </w:rPr>
        <w:t>'s</w:t>
      </w:r>
      <w:proofErr w:type="spellEnd"/>
      <w:r w:rsidRPr="00063BF5">
        <w:rPr>
          <w:rFonts w:ascii="Garamond" w:eastAsia="Calisto MT" w:hAnsi="Garamond" w:cs="Calisto MT"/>
          <w:color w:val="000000" w:themeColor="text1"/>
          <w:spacing w:val="-7"/>
          <w:sz w:val="24"/>
          <w:szCs w:val="24"/>
          <w:lang w:val="en-US"/>
        </w:rPr>
        <w:t xml:space="preserve"> opinion even no one support</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him.</w:t>
      </w:r>
      <w:r w:rsidR="00FF6E66" w:rsidRPr="00FF6E66">
        <w:t xml:space="preserve"> </w:t>
      </w:r>
      <w:r w:rsidR="00FF6E66" w:rsidRPr="00FF6E66">
        <w:rPr>
          <w:rFonts w:ascii="Garamond" w:eastAsia="Calisto MT" w:hAnsi="Garamond" w:cs="Calisto MT"/>
          <w:color w:val="000000" w:themeColor="text1"/>
          <w:spacing w:val="-7"/>
          <w:sz w:val="24"/>
          <w:szCs w:val="24"/>
          <w:lang w:val="en-US"/>
        </w:rPr>
        <w:t>In a summary, ethnocentrism is the assumption that someone's community is superior t</w:t>
      </w:r>
      <w:r w:rsidR="00F33F81">
        <w:rPr>
          <w:rFonts w:ascii="Garamond" w:eastAsia="Calisto MT" w:hAnsi="Garamond" w:cs="Calisto MT"/>
          <w:color w:val="000000" w:themeColor="text1"/>
          <w:spacing w:val="-7"/>
          <w:sz w:val="24"/>
          <w:szCs w:val="24"/>
          <w:lang w:val="en-US"/>
        </w:rPr>
        <w:t>o</w:t>
      </w:r>
      <w:r w:rsidR="00FF6E66" w:rsidRPr="00FF6E66">
        <w:rPr>
          <w:rFonts w:ascii="Garamond" w:eastAsia="Calisto MT" w:hAnsi="Garamond" w:cs="Calisto MT"/>
          <w:color w:val="000000" w:themeColor="text1"/>
          <w:spacing w:val="-7"/>
          <w:sz w:val="24"/>
          <w:szCs w:val="24"/>
          <w:lang w:val="en-US"/>
        </w:rPr>
        <w:t xml:space="preserve"> that of another</w:t>
      </w:r>
      <w:r w:rsidRPr="00063BF5">
        <w:rPr>
          <w:rFonts w:ascii="Garamond" w:eastAsia="Calisto MT" w:hAnsi="Garamond" w:cs="Calisto MT"/>
          <w:color w:val="000000" w:themeColor="text1"/>
          <w:spacing w:val="-7"/>
          <w:sz w:val="24"/>
          <w:szCs w:val="24"/>
          <w:lang w:val="en-US"/>
        </w:rPr>
        <w:t>.</w:t>
      </w:r>
    </w:p>
    <w:p w14:paraId="7EB540FB" w14:textId="77777777" w:rsidR="00063BF5" w:rsidRPr="00852CFD" w:rsidRDefault="00063BF5" w:rsidP="00AC065E">
      <w:pPr>
        <w:pStyle w:val="ListParagraph"/>
        <w:numPr>
          <w:ilvl w:val="0"/>
          <w:numId w:val="3"/>
        </w:numPr>
        <w:spacing w:after="0" w:line="220" w:lineRule="exact"/>
        <w:ind w:left="360"/>
        <w:jc w:val="both"/>
        <w:rPr>
          <w:rFonts w:ascii="Garamond" w:eastAsia="Calisto MT" w:hAnsi="Garamond" w:cs="Calisto MT"/>
          <w:b/>
          <w:bCs/>
          <w:color w:val="000000" w:themeColor="text1"/>
          <w:spacing w:val="-7"/>
          <w:sz w:val="24"/>
          <w:szCs w:val="24"/>
          <w:lang w:val="en-US"/>
        </w:rPr>
      </w:pPr>
      <w:r w:rsidRPr="00852CFD">
        <w:rPr>
          <w:rFonts w:ascii="Garamond" w:eastAsia="Calisto MT" w:hAnsi="Garamond" w:cs="Calisto MT"/>
          <w:b/>
          <w:bCs/>
          <w:color w:val="000000" w:themeColor="text1"/>
          <w:spacing w:val="-7"/>
          <w:sz w:val="24"/>
          <w:szCs w:val="24"/>
          <w:lang w:val="en-US"/>
        </w:rPr>
        <w:t>Judge and Underestimate Out Group</w:t>
      </w:r>
    </w:p>
    <w:p w14:paraId="76ED8696" w14:textId="4B2853B2" w:rsidR="00063BF5" w:rsidRDefault="006318F3" w:rsidP="00852CFD">
      <w:pPr>
        <w:spacing w:before="14" w:line="220" w:lineRule="exact"/>
        <w:ind w:firstLine="720"/>
        <w:jc w:val="both"/>
        <w:rPr>
          <w:rFonts w:ascii="Garamond" w:eastAsia="Calisto MT" w:hAnsi="Garamond" w:cs="Calisto MT"/>
          <w:color w:val="000000" w:themeColor="text1"/>
          <w:spacing w:val="-7"/>
          <w:sz w:val="24"/>
          <w:szCs w:val="24"/>
          <w:lang w:val="en-US"/>
        </w:rPr>
      </w:pPr>
      <w:r>
        <w:rPr>
          <w:noProof/>
          <w:lang w:val="en-US"/>
        </w:rPr>
        <w:drawing>
          <wp:anchor distT="0" distB="0" distL="114300" distR="114300" simplePos="0" relativeHeight="251685888" behindDoc="0" locked="0" layoutInCell="1" allowOverlap="1" wp14:anchorId="348BEBDE" wp14:editId="4448ED60">
            <wp:simplePos x="0" y="0"/>
            <wp:positionH relativeFrom="column">
              <wp:posOffset>781050</wp:posOffset>
            </wp:positionH>
            <wp:positionV relativeFrom="paragraph">
              <wp:posOffset>1069340</wp:posOffset>
            </wp:positionV>
            <wp:extent cx="3091815" cy="16567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7372" t="7982" r="14744" b="18472"/>
                    <a:stretch/>
                  </pic:blipFill>
                  <pic:spPr bwMode="auto">
                    <a:xfrm>
                      <a:off x="0" y="0"/>
                      <a:ext cx="3091815" cy="1656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6E66" w:rsidRPr="00FF6E66">
        <w:t xml:space="preserve"> </w:t>
      </w:r>
      <w:r w:rsidR="00FF6E66" w:rsidRPr="00FF6E66">
        <w:rPr>
          <w:rFonts w:ascii="Garamond" w:eastAsia="Calisto MT" w:hAnsi="Garamond" w:cs="Calisto MT"/>
          <w:color w:val="000000" w:themeColor="text1"/>
          <w:spacing w:val="-7"/>
          <w:sz w:val="24"/>
          <w:szCs w:val="24"/>
          <w:lang w:val="en-US"/>
        </w:rPr>
        <w:t>Individuals' propensity to see their ethnic community as proving the norms for appropriate attitudes and desires is known as ethnocentrism</w:t>
      </w:r>
      <w:proofErr w:type="gramStart"/>
      <w:r w:rsidR="00FF6E66" w:rsidRPr="00FF6E66">
        <w:rPr>
          <w:rFonts w:ascii="Garamond" w:eastAsia="Calisto MT" w:hAnsi="Garamond" w:cs="Calisto MT"/>
          <w:color w:val="000000" w:themeColor="text1"/>
          <w:spacing w:val="-7"/>
          <w:sz w:val="24"/>
          <w:szCs w:val="24"/>
          <w:lang w:val="en-US"/>
        </w:rPr>
        <w:t>.</w:t>
      </w:r>
      <w:r w:rsidR="00063BF5" w:rsidRPr="00063BF5">
        <w:rPr>
          <w:rFonts w:ascii="Garamond" w:eastAsia="Calisto MT" w:hAnsi="Garamond" w:cs="Calisto MT"/>
          <w:color w:val="000000" w:themeColor="text1"/>
          <w:spacing w:val="-7"/>
          <w:sz w:val="24"/>
          <w:szCs w:val="24"/>
          <w:lang w:val="en-US"/>
        </w:rPr>
        <w:t>.</w:t>
      </w:r>
      <w:proofErr w:type="gramEnd"/>
      <w:r w:rsidR="00063BF5" w:rsidRPr="00063BF5">
        <w:rPr>
          <w:rFonts w:ascii="Garamond" w:eastAsia="Calisto MT" w:hAnsi="Garamond" w:cs="Calisto MT"/>
          <w:color w:val="000000" w:themeColor="text1"/>
          <w:spacing w:val="-7"/>
          <w:sz w:val="24"/>
          <w:szCs w:val="24"/>
          <w:lang w:val="en-US"/>
        </w:rPr>
        <w:t xml:space="preserve"> </w:t>
      </w:r>
      <w:r w:rsidR="00F31264">
        <w:rPr>
          <w:rFonts w:ascii="Garamond" w:eastAsia="Calisto MT" w:hAnsi="Garamond" w:cs="Calisto MT"/>
          <w:color w:val="000000" w:themeColor="text1"/>
          <w:spacing w:val="-7"/>
          <w:sz w:val="24"/>
          <w:szCs w:val="24"/>
          <w:lang w:val="en-US"/>
        </w:rPr>
        <w:fldChar w:fldCharType="begin" w:fldLock="1"/>
      </w:r>
      <w:r w:rsidR="00C95E79">
        <w:rPr>
          <w:rFonts w:ascii="Garamond" w:eastAsia="Calisto MT" w:hAnsi="Garamond" w:cs="Calisto MT"/>
          <w:color w:val="000000" w:themeColor="text1"/>
          <w:spacing w:val="-7"/>
          <w:sz w:val="24"/>
          <w:szCs w:val="24"/>
          <w:lang w:val="en-US"/>
        </w:rPr>
        <w:instrText>ADDIN CSL_CITATION {"citationItems":[{"id":"ITEM-1","itemData":{"DOI":"10.25273/she.v1i1.5853","ISSN":"2723-3626","abstract":"&lt;p&gt;The study which is descriptive qualitative in nature, aims to investigate preference of politeness strategies by American and Japanese characters in  “The Last Samurai movie and explain it in terms the national culture.  Results show that the order of preference by Americans is: 1) BoP (11/50%), 2) PoP (7/31.8%), 3) NeP (3/13.6%), and 4) OfR (1/4.5%).  That by the Japanese is: 1) OfR (18/60%), 2) BoR (6/20%), 3). NeP (6/20%), 4) PoP (0). American national culture and that of Japan which are different affect their preference of politeness strategies shown in “The Last Samurai” movie. In conclusion, language and culture affect each other. People coming from different language and culture communicate differently.&lt;/p&gt;","author":[{"dropping-particle":"","family":"Nurilaila","given":"Eka","non-dropping-particle":"","parse-names":false,"suffix":""},{"dropping-particle":"","family":"Ricahyono","given":"Sigit","non-dropping-particle":"","parse-names":false,"suffix":""},{"dropping-particle":"","family":"Setyadi","given":"Dwi","non-dropping-particle":"","parse-names":false,"suffix":""},{"dropping-particle":"","family":"Arifin","given":"Samsul","non-dropping-particle":"","parse-names":false,"suffix":""}],"container-title":"Social Sciences, Humanities and Education Journal (SHE Journal)","id":"ITEM-1","issue":"1","issued":{"date-parts":[["2020"]]},"page":"10","title":"National Cultures and Politeness Strategies in Intercultural Communication Among Japanese and American Characters in “The Last Samurai” Movie: A Cross-Cultural Pragmatic Analysis","type":"article-journal","volume":"1"},"uris":["http://www.mendeley.com/documents/?uuid=e96031bc-93f7-4505-9714-68f689866923"]}],"mendeley":{"formattedCitation":"(Nurilaila et al., 2020)","plainTextFormattedCitation":"(Nurilaila et al., 2020)","previouslyFormattedCitation":"(Nurilaila et al., 2020)"},"properties":{"noteIndex":0},"schema":"https://github.com/citation-style-language/schema/raw/master/csl-citation.json"}</w:instrText>
      </w:r>
      <w:r w:rsidR="00F31264">
        <w:rPr>
          <w:rFonts w:ascii="Garamond" w:eastAsia="Calisto MT" w:hAnsi="Garamond" w:cs="Calisto MT"/>
          <w:color w:val="000000" w:themeColor="text1"/>
          <w:spacing w:val="-7"/>
          <w:sz w:val="24"/>
          <w:szCs w:val="24"/>
          <w:lang w:val="en-US"/>
        </w:rPr>
        <w:fldChar w:fldCharType="separate"/>
      </w:r>
      <w:r w:rsidR="00F31264" w:rsidRPr="00F31264">
        <w:rPr>
          <w:rFonts w:ascii="Garamond" w:eastAsia="Calisto MT" w:hAnsi="Garamond" w:cs="Calisto MT"/>
          <w:noProof/>
          <w:color w:val="000000" w:themeColor="text1"/>
          <w:spacing w:val="-7"/>
          <w:sz w:val="24"/>
          <w:szCs w:val="24"/>
          <w:lang w:val="en-US"/>
        </w:rPr>
        <w:t>(Nurilaila et al., 2020)</w:t>
      </w:r>
      <w:r w:rsidR="00F31264">
        <w:rPr>
          <w:rFonts w:ascii="Garamond" w:eastAsia="Calisto MT" w:hAnsi="Garamond" w:cs="Calisto MT"/>
          <w:color w:val="000000" w:themeColor="text1"/>
          <w:spacing w:val="-7"/>
          <w:sz w:val="24"/>
          <w:szCs w:val="24"/>
          <w:lang w:val="en-US"/>
        </w:rPr>
        <w:fldChar w:fldCharType="end"/>
      </w:r>
      <w:r w:rsidR="00FF6E66" w:rsidRPr="00FF6E66">
        <w:t xml:space="preserve"> </w:t>
      </w:r>
      <w:r w:rsidR="00FF6E66" w:rsidRPr="00FF6E66">
        <w:rPr>
          <w:rFonts w:ascii="Garamond" w:eastAsia="Calisto MT" w:hAnsi="Garamond" w:cs="Calisto MT"/>
          <w:color w:val="000000" w:themeColor="text1"/>
          <w:spacing w:val="-7"/>
          <w:sz w:val="24"/>
          <w:szCs w:val="24"/>
          <w:lang w:val="en-US"/>
        </w:rPr>
        <w:t>Individuals who are ethnocentric are intolerant and judgmental of civilizations other than their own. They take great pride in racial and ethnic identities of traditions, while sometimes despising the ideals of others</w:t>
      </w:r>
      <w:r w:rsidR="00137686">
        <w:rPr>
          <w:rFonts w:ascii="Garamond" w:eastAsia="Calisto MT" w:hAnsi="Garamond" w:cs="Calisto MT"/>
          <w:color w:val="000000" w:themeColor="text1"/>
          <w:spacing w:val="-7"/>
          <w:sz w:val="24"/>
          <w:szCs w:val="24"/>
          <w:lang w:val="en-US"/>
        </w:rPr>
        <w:t>.</w:t>
      </w:r>
    </w:p>
    <w:p w14:paraId="1B3A72CB" w14:textId="7C0B284E" w:rsidR="00775D27" w:rsidRPr="00775D27" w:rsidRDefault="00775D27" w:rsidP="00775D27">
      <w:pPr>
        <w:spacing w:before="14" w:line="220" w:lineRule="exact"/>
        <w:ind w:firstLine="720"/>
        <w:jc w:val="center"/>
        <w:rPr>
          <w:rFonts w:ascii="Garamond" w:eastAsia="Calisto MT" w:hAnsi="Garamond" w:cs="Calisto MT"/>
          <w:color w:val="000000" w:themeColor="text1"/>
          <w:spacing w:val="-7"/>
          <w:sz w:val="24"/>
          <w:szCs w:val="24"/>
          <w:lang w:val="en-US"/>
        </w:rPr>
      </w:pPr>
      <w:r>
        <w:rPr>
          <w:rFonts w:ascii="Garamond" w:eastAsia="Calisto MT" w:hAnsi="Garamond" w:cs="Calisto MT"/>
          <w:color w:val="000000" w:themeColor="text1"/>
          <w:spacing w:val="-7"/>
          <w:sz w:val="24"/>
          <w:szCs w:val="24"/>
          <w:lang w:val="en-US"/>
        </w:rPr>
        <w:t>Picture 3: Katsumoto judge</w:t>
      </w:r>
      <w:r w:rsidR="00A3661F">
        <w:rPr>
          <w:rFonts w:ascii="Garamond" w:eastAsia="Calisto MT" w:hAnsi="Garamond" w:cs="Calisto MT"/>
          <w:color w:val="000000" w:themeColor="text1"/>
          <w:spacing w:val="-7"/>
          <w:sz w:val="24"/>
          <w:szCs w:val="24"/>
          <w:lang w:val="en-US"/>
        </w:rPr>
        <w:t>s</w:t>
      </w:r>
      <w:r>
        <w:rPr>
          <w:rFonts w:ascii="Garamond" w:eastAsia="Calisto MT" w:hAnsi="Garamond" w:cs="Calisto MT"/>
          <w:color w:val="000000" w:themeColor="text1"/>
          <w:spacing w:val="-7"/>
          <w:sz w:val="24"/>
          <w:szCs w:val="24"/>
          <w:lang w:val="en-US"/>
        </w:rPr>
        <w:t xml:space="preserve"> western culture.</w:t>
      </w:r>
    </w:p>
    <w:p w14:paraId="2533B3DF" w14:textId="7E4B9A30" w:rsidR="00E049DF" w:rsidRDefault="00B750FE" w:rsidP="00E049DF">
      <w:pPr>
        <w:pStyle w:val="BodyText"/>
        <w:tabs>
          <w:tab w:val="left" w:pos="426"/>
          <w:tab w:val="left" w:pos="6509"/>
        </w:tabs>
        <w:spacing w:after="0"/>
        <w:ind w:left="720"/>
        <w:rPr>
          <w:rFonts w:ascii="Garamond" w:hAnsi="Garamond"/>
          <w:i/>
          <w:iCs/>
          <w:sz w:val="22"/>
          <w:szCs w:val="22"/>
          <w:lang w:val="en-US"/>
        </w:rPr>
      </w:pPr>
      <w:r>
        <w:rPr>
          <w:rFonts w:ascii="Garamond" w:hAnsi="Garamond"/>
          <w:i/>
          <w:iCs/>
          <w:sz w:val="22"/>
          <w:szCs w:val="22"/>
          <w:lang w:val="en-US"/>
        </w:rPr>
        <w:t>“</w:t>
      </w:r>
      <w:r w:rsidR="00E049DF" w:rsidRPr="00E049DF">
        <w:rPr>
          <w:rFonts w:ascii="Garamond" w:hAnsi="Garamond"/>
          <w:i/>
          <w:iCs/>
          <w:sz w:val="22"/>
          <w:szCs w:val="22"/>
          <w:lang w:val="en-US"/>
        </w:rPr>
        <w:t>Katsumoto: Many of our customs seem strange to you. The same is true of yours. For example... ... not to introduce yourself is considered extremely rude, even among enemies</w:t>
      </w:r>
      <w:r>
        <w:rPr>
          <w:rFonts w:ascii="Garamond" w:hAnsi="Garamond"/>
          <w:i/>
          <w:iCs/>
          <w:sz w:val="22"/>
          <w:szCs w:val="22"/>
          <w:lang w:val="en-US"/>
        </w:rPr>
        <w:t>”</w:t>
      </w:r>
      <w:r w:rsidR="00F31264">
        <w:rPr>
          <w:rFonts w:ascii="Garamond" w:hAnsi="Garamond"/>
          <w:i/>
          <w:iCs/>
          <w:sz w:val="22"/>
          <w:szCs w:val="22"/>
          <w:lang w:val="en-US"/>
        </w:rPr>
        <w:fldChar w:fldCharType="begin" w:fldLock="1"/>
      </w:r>
      <w:r w:rsidR="00F31264">
        <w:rPr>
          <w:rFonts w:ascii="Garamond" w:hAnsi="Garamond"/>
          <w:i/>
          <w:iCs/>
          <w:sz w:val="22"/>
          <w:szCs w:val="22"/>
          <w:lang w:val="en-US"/>
        </w:rPr>
        <w:instrText>ADDIN CSL_CITATION {"citationItems":[{"id":"ITEM-1","itemData":{"ISSN":"00038520","author":[{"dropping-particle":"","family":"Logan","given":"John","non-dropping-particle":"","parse-names":false,"suffix":""}],"container-title":"Architectural Digest","id":"ITEM-1","issue":"11","issued":{"date-parts":[["2003"]]},"page":"208","title":"The last samurai","type":"motion_picture","volume":"60"},"uris":["http://www.mendeley.com/documents/?uuid=76d2d33c-7fa2-4fca-9a9d-15465f516c01"]}],"mendeley":{"formattedCitation":"(Logan, 2003)","plainTextFormattedCitation":"(Logan, 2003)","previouslyFormattedCitation":"(Logan, 2003)"},"properties":{"noteIndex":0},"schema":"https://github.com/citation-style-language/schema/raw/master/csl-citation.json"}</w:instrText>
      </w:r>
      <w:r w:rsidR="00F31264">
        <w:rPr>
          <w:rFonts w:ascii="Garamond" w:hAnsi="Garamond"/>
          <w:i/>
          <w:iCs/>
          <w:sz w:val="22"/>
          <w:szCs w:val="22"/>
          <w:lang w:val="en-US"/>
        </w:rPr>
        <w:fldChar w:fldCharType="separate"/>
      </w:r>
      <w:r w:rsidR="00F31264" w:rsidRPr="00F31264">
        <w:rPr>
          <w:rFonts w:ascii="Garamond" w:hAnsi="Garamond"/>
          <w:iCs/>
          <w:noProof/>
          <w:sz w:val="22"/>
          <w:szCs w:val="22"/>
          <w:lang w:val="en-US"/>
        </w:rPr>
        <w:t>(Logan, 2003)</w:t>
      </w:r>
      <w:r w:rsidR="00F31264">
        <w:rPr>
          <w:rFonts w:ascii="Garamond" w:hAnsi="Garamond"/>
          <w:i/>
          <w:iCs/>
          <w:sz w:val="22"/>
          <w:szCs w:val="22"/>
          <w:lang w:val="en-US"/>
        </w:rPr>
        <w:fldChar w:fldCharType="end"/>
      </w:r>
    </w:p>
    <w:p w14:paraId="6845C4D7" w14:textId="77777777" w:rsidR="00AC065E" w:rsidRDefault="00063BF5" w:rsidP="00AC065E">
      <w:pPr>
        <w:spacing w:before="14" w:line="220" w:lineRule="exact"/>
        <w:jc w:val="both"/>
        <w:rPr>
          <w:rFonts w:ascii="Garamond" w:eastAsia="Calisto MT" w:hAnsi="Garamond" w:cs="Calisto MT"/>
          <w:color w:val="000000" w:themeColor="text1"/>
          <w:spacing w:val="-7"/>
          <w:sz w:val="24"/>
          <w:szCs w:val="24"/>
          <w:lang w:val="en-US"/>
        </w:rPr>
      </w:pPr>
      <w:r w:rsidRPr="00063BF5">
        <w:rPr>
          <w:rFonts w:ascii="Garamond" w:eastAsia="Calisto MT" w:hAnsi="Garamond" w:cs="Calisto MT"/>
          <w:color w:val="000000" w:themeColor="text1"/>
          <w:spacing w:val="-7"/>
          <w:sz w:val="24"/>
          <w:szCs w:val="24"/>
          <w:lang w:val="en-US"/>
        </w:rPr>
        <w:tab/>
      </w:r>
    </w:p>
    <w:p w14:paraId="3B8D5AAB" w14:textId="579D6364" w:rsidR="00063BF5" w:rsidRPr="00063BF5" w:rsidRDefault="00063BF5" w:rsidP="00AC065E">
      <w:pPr>
        <w:spacing w:before="14" w:line="220" w:lineRule="exact"/>
        <w:jc w:val="both"/>
        <w:rPr>
          <w:rFonts w:ascii="Garamond" w:eastAsia="Calisto MT" w:hAnsi="Garamond" w:cs="Calisto MT"/>
          <w:color w:val="000000" w:themeColor="text1"/>
          <w:spacing w:val="-7"/>
          <w:sz w:val="24"/>
          <w:szCs w:val="24"/>
          <w:lang w:val="en-US"/>
        </w:rPr>
      </w:pPr>
      <w:r w:rsidRPr="00063BF5">
        <w:rPr>
          <w:rFonts w:ascii="Garamond" w:eastAsia="Calisto MT" w:hAnsi="Garamond" w:cs="Calisto MT"/>
          <w:color w:val="000000" w:themeColor="text1"/>
          <w:spacing w:val="-7"/>
          <w:sz w:val="24"/>
          <w:szCs w:val="24"/>
          <w:lang w:val="en-US"/>
        </w:rPr>
        <w:t xml:space="preserve">The dialogues are </w:t>
      </w:r>
      <w:r w:rsidR="00F33F81">
        <w:rPr>
          <w:rFonts w:ascii="Garamond" w:eastAsia="Calisto MT" w:hAnsi="Garamond" w:cs="Calisto MT"/>
          <w:color w:val="000000" w:themeColor="text1"/>
          <w:spacing w:val="-7"/>
          <w:sz w:val="24"/>
          <w:szCs w:val="24"/>
          <w:lang w:val="en-US"/>
        </w:rPr>
        <w:t xml:space="preserve">between </w:t>
      </w:r>
      <w:r w:rsidRPr="00063BF5">
        <w:rPr>
          <w:rFonts w:ascii="Garamond" w:eastAsia="Calisto MT" w:hAnsi="Garamond" w:cs="Calisto MT"/>
          <w:color w:val="000000" w:themeColor="text1"/>
          <w:spacing w:val="-7"/>
          <w:sz w:val="24"/>
          <w:szCs w:val="24"/>
          <w:lang w:val="en-US"/>
        </w:rPr>
        <w:t xml:space="preserve">Katsumoto and Nathan when Nathan curious </w:t>
      </w:r>
      <w:r w:rsidR="00F33F81">
        <w:rPr>
          <w:rFonts w:ascii="Garamond" w:eastAsia="Calisto MT" w:hAnsi="Garamond" w:cs="Calisto MT"/>
          <w:color w:val="000000" w:themeColor="text1"/>
          <w:spacing w:val="-7"/>
          <w:sz w:val="24"/>
          <w:szCs w:val="24"/>
          <w:lang w:val="en-US"/>
        </w:rPr>
        <w:t xml:space="preserve">about </w:t>
      </w:r>
      <w:r w:rsidRPr="00063BF5">
        <w:rPr>
          <w:rFonts w:ascii="Garamond" w:eastAsia="Calisto MT" w:hAnsi="Garamond" w:cs="Calisto MT"/>
          <w:color w:val="000000" w:themeColor="text1"/>
          <w:spacing w:val="-7"/>
          <w:sz w:val="24"/>
          <w:szCs w:val="24"/>
          <w:lang w:val="en-US"/>
        </w:rPr>
        <w:t>what Katsumoto want</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from him. </w:t>
      </w:r>
      <w:r w:rsidR="00F33F81">
        <w:rPr>
          <w:rFonts w:ascii="Garamond" w:eastAsia="Calisto MT" w:hAnsi="Garamond" w:cs="Calisto MT"/>
          <w:color w:val="000000" w:themeColor="text1"/>
          <w:spacing w:val="-7"/>
          <w:sz w:val="24"/>
          <w:szCs w:val="24"/>
          <w:lang w:val="en-US"/>
        </w:rPr>
        <w:t>In</w:t>
      </w:r>
      <w:r w:rsidRPr="00063BF5">
        <w:rPr>
          <w:rFonts w:ascii="Garamond" w:eastAsia="Calisto MT" w:hAnsi="Garamond" w:cs="Calisto MT"/>
          <w:color w:val="000000" w:themeColor="text1"/>
          <w:spacing w:val="-7"/>
          <w:sz w:val="24"/>
          <w:szCs w:val="24"/>
          <w:lang w:val="en-US"/>
        </w:rPr>
        <w:t xml:space="preserve"> the beginning, Katsumoto introduce</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himself to Nathan but Nathan do</w:t>
      </w:r>
      <w:r w:rsidR="00F33F81">
        <w:rPr>
          <w:rFonts w:ascii="Garamond" w:eastAsia="Calisto MT" w:hAnsi="Garamond" w:cs="Calisto MT"/>
          <w:color w:val="000000" w:themeColor="text1"/>
          <w:spacing w:val="-7"/>
          <w:sz w:val="24"/>
          <w:szCs w:val="24"/>
          <w:lang w:val="en-US"/>
        </w:rPr>
        <w:t>es</w:t>
      </w:r>
      <w:r w:rsidRPr="00063BF5">
        <w:rPr>
          <w:rFonts w:ascii="Garamond" w:eastAsia="Calisto MT" w:hAnsi="Garamond" w:cs="Calisto MT"/>
          <w:color w:val="000000" w:themeColor="text1"/>
          <w:spacing w:val="-7"/>
          <w:sz w:val="24"/>
          <w:szCs w:val="24"/>
          <w:lang w:val="en-US"/>
        </w:rPr>
        <w:t>n’t answer it. Katsumoto want</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to have a good conversation with Nathan by using English. </w:t>
      </w:r>
      <w:proofErr w:type="gramStart"/>
      <w:r w:rsidRPr="00063BF5">
        <w:rPr>
          <w:rFonts w:ascii="Garamond" w:eastAsia="Calisto MT" w:hAnsi="Garamond" w:cs="Calisto MT"/>
          <w:color w:val="000000" w:themeColor="text1"/>
          <w:spacing w:val="-7"/>
          <w:sz w:val="24"/>
          <w:szCs w:val="24"/>
          <w:lang w:val="en-US"/>
        </w:rPr>
        <w:t>in</w:t>
      </w:r>
      <w:proofErr w:type="gramEnd"/>
      <w:r w:rsidRPr="00063BF5">
        <w:rPr>
          <w:rFonts w:ascii="Garamond" w:eastAsia="Calisto MT" w:hAnsi="Garamond" w:cs="Calisto MT"/>
          <w:color w:val="000000" w:themeColor="text1"/>
          <w:spacing w:val="-7"/>
          <w:sz w:val="24"/>
          <w:szCs w:val="24"/>
          <w:lang w:val="en-US"/>
        </w:rPr>
        <w:t xml:space="preserve"> Japanese culture when someone meet</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with new people, they always bow and then introduce their name. Katsumoto see</w:t>
      </w:r>
      <w:r w:rsidR="00F33F81">
        <w:rPr>
          <w:rFonts w:ascii="Garamond" w:eastAsia="Calisto MT" w:hAnsi="Garamond" w:cs="Calisto MT"/>
          <w:color w:val="000000" w:themeColor="text1"/>
          <w:spacing w:val="-7"/>
          <w:sz w:val="24"/>
          <w:szCs w:val="24"/>
          <w:lang w:val="en-US"/>
        </w:rPr>
        <w:t>s</w:t>
      </w:r>
      <w:r w:rsidRPr="00063BF5">
        <w:rPr>
          <w:rFonts w:ascii="Garamond" w:eastAsia="Calisto MT" w:hAnsi="Garamond" w:cs="Calisto MT"/>
          <w:color w:val="000000" w:themeColor="text1"/>
          <w:spacing w:val="-7"/>
          <w:sz w:val="24"/>
          <w:szCs w:val="24"/>
          <w:lang w:val="en-US"/>
        </w:rPr>
        <w:t xml:space="preserve"> the differences when meet</w:t>
      </w:r>
      <w:r w:rsidR="00F33F81">
        <w:rPr>
          <w:rFonts w:ascii="Garamond" w:eastAsia="Calisto MT" w:hAnsi="Garamond" w:cs="Calisto MT"/>
          <w:color w:val="000000" w:themeColor="text1"/>
          <w:spacing w:val="-7"/>
          <w:sz w:val="24"/>
          <w:szCs w:val="24"/>
          <w:lang w:val="en-US"/>
        </w:rPr>
        <w:t>ing</w:t>
      </w:r>
      <w:r w:rsidRPr="00063BF5">
        <w:rPr>
          <w:rFonts w:ascii="Garamond" w:eastAsia="Calisto MT" w:hAnsi="Garamond" w:cs="Calisto MT"/>
          <w:color w:val="000000" w:themeColor="text1"/>
          <w:spacing w:val="-7"/>
          <w:sz w:val="24"/>
          <w:szCs w:val="24"/>
          <w:lang w:val="en-US"/>
        </w:rPr>
        <w:t xml:space="preserve"> with an American soldier. He argues that enemy culture is extremely rude because he doesn’t want to introduce himself even among enemies.  </w:t>
      </w:r>
    </w:p>
    <w:p w14:paraId="62979C9F" w14:textId="6E750494" w:rsidR="00985167" w:rsidRDefault="00063BF5" w:rsidP="00AC065E">
      <w:pPr>
        <w:spacing w:after="0" w:line="220" w:lineRule="exact"/>
        <w:ind w:firstLine="720"/>
        <w:jc w:val="both"/>
        <w:rPr>
          <w:rFonts w:ascii="Garamond" w:eastAsia="Calisto MT" w:hAnsi="Garamond" w:cs="Calisto MT"/>
          <w:color w:val="000000" w:themeColor="text1"/>
          <w:spacing w:val="-7"/>
          <w:sz w:val="24"/>
          <w:szCs w:val="24"/>
          <w:lang w:val="en-US"/>
        </w:rPr>
      </w:pPr>
      <w:r w:rsidRPr="00063BF5">
        <w:rPr>
          <w:rFonts w:ascii="Garamond" w:eastAsia="Calisto MT" w:hAnsi="Garamond" w:cs="Calisto MT"/>
          <w:color w:val="000000" w:themeColor="text1"/>
          <w:spacing w:val="-7"/>
          <w:sz w:val="24"/>
          <w:szCs w:val="24"/>
          <w:lang w:val="en-US"/>
        </w:rPr>
        <w:t xml:space="preserve">Additionally, </w:t>
      </w:r>
      <w:r w:rsidR="00137686">
        <w:rPr>
          <w:rFonts w:ascii="Garamond" w:eastAsia="Calisto MT" w:hAnsi="Garamond" w:cs="Calisto MT"/>
          <w:color w:val="000000" w:themeColor="text1"/>
          <w:spacing w:val="-7"/>
          <w:sz w:val="24"/>
          <w:szCs w:val="24"/>
          <w:lang w:val="en-US"/>
        </w:rPr>
        <w:fldChar w:fldCharType="begin" w:fldLock="1"/>
      </w:r>
      <w:r w:rsidR="00137686">
        <w:rPr>
          <w:rFonts w:ascii="Garamond" w:eastAsia="Calisto MT" w:hAnsi="Garamond" w:cs="Calisto MT"/>
          <w:color w:val="000000" w:themeColor="text1"/>
          <w:spacing w:val="-7"/>
          <w:sz w:val="24"/>
          <w:szCs w:val="24"/>
          <w:lang w:val="en-US"/>
        </w:rPr>
        <w:instrText>ADDIN CSL_CITATION {"citationItems":[{"id":"ITEM-1","itemData":{"DOI":"10.1002/9781118663202.wberen352","ISBN":"9781118663202","author":[{"dropping-particle":"","family":"Keith","given":"Kenneth D.","non-dropping-particle":"","parse-names":false,"suffix":""}],"container-title":"The Wiley Blackwell Encyclopedia of Race, Ethnicity, and Nationalism","id":"ITEM-1","issued":{"date-parts":[["2015"]]},"page":"1-3","title":"Sumner, William G. (1840-1910)","type":"article-journal"},"uris":["http://www.mendeley.com/documents/?uuid=75f854e0-f0e4-4038-9ac8-c212ce1e4da3"]}],"mendeley":{"formattedCitation":"(Keith, 2015)","plainTextFormattedCitation":"(Keith, 2015)","previouslyFormattedCitation":"(Keith, 2015)"},"properties":{"noteIndex":0},"schema":"https://github.com/citation-style-language/schema/raw/master/csl-citation.json"}</w:instrText>
      </w:r>
      <w:r w:rsidR="00137686">
        <w:rPr>
          <w:rFonts w:ascii="Garamond" w:eastAsia="Calisto MT" w:hAnsi="Garamond" w:cs="Calisto MT"/>
          <w:color w:val="000000" w:themeColor="text1"/>
          <w:spacing w:val="-7"/>
          <w:sz w:val="24"/>
          <w:szCs w:val="24"/>
          <w:lang w:val="en-US"/>
        </w:rPr>
        <w:fldChar w:fldCharType="separate"/>
      </w:r>
      <w:r w:rsidR="00137686" w:rsidRPr="00137686">
        <w:rPr>
          <w:rFonts w:ascii="Garamond" w:eastAsia="Calisto MT" w:hAnsi="Garamond" w:cs="Calisto MT"/>
          <w:noProof/>
          <w:color w:val="000000" w:themeColor="text1"/>
          <w:spacing w:val="-7"/>
          <w:sz w:val="24"/>
          <w:szCs w:val="24"/>
          <w:lang w:val="en-US"/>
        </w:rPr>
        <w:t>(Keith, 2015)</w:t>
      </w:r>
      <w:r w:rsidR="00137686">
        <w:rPr>
          <w:rFonts w:ascii="Garamond" w:eastAsia="Calisto MT" w:hAnsi="Garamond" w:cs="Calisto MT"/>
          <w:color w:val="000000" w:themeColor="text1"/>
          <w:spacing w:val="-7"/>
          <w:sz w:val="24"/>
          <w:szCs w:val="24"/>
          <w:lang w:val="en-US"/>
        </w:rPr>
        <w:fldChar w:fldCharType="end"/>
      </w:r>
      <w:r w:rsidR="00B750FE" w:rsidRPr="00B750FE">
        <w:t xml:space="preserve"> </w:t>
      </w:r>
      <w:r w:rsidR="00B750FE" w:rsidRPr="00B750FE">
        <w:rPr>
          <w:rFonts w:ascii="Garamond" w:eastAsia="Calisto MT" w:hAnsi="Garamond" w:cs="Calisto MT"/>
          <w:color w:val="000000" w:themeColor="text1"/>
          <w:spacing w:val="-7"/>
          <w:sz w:val="24"/>
          <w:szCs w:val="24"/>
          <w:lang w:val="en-US"/>
        </w:rPr>
        <w:t xml:space="preserve">ethnocentrism is often misinterpreted as a synonym for general antipathy against all out-groups, suggesting a denial of ethnic plurality, widespread </w:t>
      </w:r>
      <w:r w:rsidR="002627EC">
        <w:rPr>
          <w:rFonts w:ascii="Garamond" w:eastAsia="Calisto MT" w:hAnsi="Garamond" w:cs="Calisto MT"/>
          <w:color w:val="000000" w:themeColor="text1"/>
          <w:spacing w:val="-7"/>
          <w:sz w:val="24"/>
          <w:szCs w:val="24"/>
          <w:lang w:val="en-US"/>
        </w:rPr>
        <w:t>discrimination</w:t>
      </w:r>
      <w:r w:rsidR="00B750FE" w:rsidRPr="00B750FE">
        <w:rPr>
          <w:rFonts w:ascii="Garamond" w:eastAsia="Calisto MT" w:hAnsi="Garamond" w:cs="Calisto MT"/>
          <w:color w:val="000000" w:themeColor="text1"/>
          <w:spacing w:val="-7"/>
          <w:sz w:val="24"/>
          <w:szCs w:val="24"/>
          <w:lang w:val="en-US"/>
        </w:rPr>
        <w:t xml:space="preserve"> for out-groups, and relational selection for in-group over most out-group, according to Berry and </w:t>
      </w:r>
      <w:proofErr w:type="spellStart"/>
      <w:r w:rsidR="00B750FE" w:rsidRPr="00B750FE">
        <w:rPr>
          <w:rFonts w:ascii="Garamond" w:eastAsia="Calisto MT" w:hAnsi="Garamond" w:cs="Calisto MT"/>
          <w:color w:val="000000" w:themeColor="text1"/>
          <w:spacing w:val="-7"/>
          <w:sz w:val="24"/>
          <w:szCs w:val="24"/>
          <w:lang w:val="en-US"/>
        </w:rPr>
        <w:t>Kalin</w:t>
      </w:r>
      <w:proofErr w:type="spellEnd"/>
      <w:r w:rsidR="00B750FE" w:rsidRPr="00B750FE">
        <w:rPr>
          <w:rFonts w:ascii="Garamond" w:eastAsia="Calisto MT" w:hAnsi="Garamond" w:cs="Calisto MT"/>
          <w:color w:val="000000" w:themeColor="text1"/>
          <w:spacing w:val="-7"/>
          <w:sz w:val="24"/>
          <w:szCs w:val="24"/>
          <w:lang w:val="en-US"/>
        </w:rPr>
        <w:t>. Discrimination, xenophobia, misogyny, emotional restraint, and an oppressive personality arrangement are also behaviors associated with ethnocentrism.</w:t>
      </w:r>
      <w:r w:rsidR="00FF6E66" w:rsidRPr="00FF6E66">
        <w:rPr>
          <w:rFonts w:ascii="Garamond" w:eastAsia="Calisto MT" w:hAnsi="Garamond" w:cs="Calisto MT"/>
          <w:color w:val="000000" w:themeColor="text1"/>
          <w:spacing w:val="-7"/>
          <w:sz w:val="24"/>
          <w:szCs w:val="24"/>
          <w:lang w:val="en-US"/>
        </w:rPr>
        <w:t xml:space="preserve"> Ethnocentrism is characterized </w:t>
      </w:r>
      <w:r w:rsidR="00B750FE">
        <w:rPr>
          <w:rFonts w:ascii="Garamond" w:eastAsia="Calisto MT" w:hAnsi="Garamond" w:cs="Calisto MT"/>
          <w:color w:val="000000" w:themeColor="text1"/>
          <w:spacing w:val="-7"/>
          <w:sz w:val="24"/>
          <w:szCs w:val="24"/>
          <w:lang w:val="en-US"/>
        </w:rPr>
        <w:t>as</w:t>
      </w:r>
      <w:r w:rsidR="00FF6E66" w:rsidRPr="00FF6E66">
        <w:rPr>
          <w:rFonts w:ascii="Garamond" w:eastAsia="Calisto MT" w:hAnsi="Garamond" w:cs="Calisto MT"/>
          <w:color w:val="000000" w:themeColor="text1"/>
          <w:spacing w:val="-7"/>
          <w:sz w:val="24"/>
          <w:szCs w:val="24"/>
          <w:lang w:val="en-US"/>
        </w:rPr>
        <w:t xml:space="preserve"> in-group preferential treatment in terms of coordination and collaboration, as well as outsider-group animosity, which can contribute to intergroup conflict, aggression, or support for discriminatory acts.</w:t>
      </w:r>
      <w:r w:rsidR="002A74C6" w:rsidRPr="002A74C6">
        <w:t xml:space="preserve"> </w:t>
      </w:r>
      <w:r w:rsidR="002A74C6" w:rsidRPr="002A74C6">
        <w:rPr>
          <w:rFonts w:ascii="Garamond" w:eastAsia="Calisto MT" w:hAnsi="Garamond" w:cs="Calisto MT"/>
          <w:color w:val="000000" w:themeColor="text1"/>
          <w:spacing w:val="-7"/>
          <w:sz w:val="24"/>
          <w:szCs w:val="24"/>
          <w:lang w:val="en-US"/>
        </w:rPr>
        <w:t xml:space="preserve">In brief, ethnocentric individuals are more egoistic yet they only consider their own civilization and are ignorant of other cultures. This contributes to prejudice towards other cultures, as well as judging things based on their own expectations and eliminating </w:t>
      </w:r>
      <w:r w:rsidR="002627EC">
        <w:rPr>
          <w:rFonts w:ascii="Garamond" w:eastAsia="Calisto MT" w:hAnsi="Garamond" w:cs="Calisto MT"/>
          <w:color w:val="000000" w:themeColor="text1"/>
          <w:spacing w:val="-7"/>
          <w:sz w:val="24"/>
          <w:szCs w:val="24"/>
          <w:lang w:val="en-US"/>
        </w:rPr>
        <w:t xml:space="preserve">society </w:t>
      </w:r>
      <w:r w:rsidR="002A74C6" w:rsidRPr="002A74C6">
        <w:rPr>
          <w:rFonts w:ascii="Garamond" w:eastAsia="Calisto MT" w:hAnsi="Garamond" w:cs="Calisto MT"/>
          <w:color w:val="000000" w:themeColor="text1"/>
          <w:spacing w:val="-7"/>
          <w:sz w:val="24"/>
          <w:szCs w:val="24"/>
          <w:lang w:val="en-US"/>
        </w:rPr>
        <w:t xml:space="preserve">from other </w:t>
      </w:r>
      <w:r w:rsidR="002627EC">
        <w:rPr>
          <w:rFonts w:ascii="Garamond" w:eastAsia="Calisto MT" w:hAnsi="Garamond" w:cs="Calisto MT"/>
          <w:color w:val="000000" w:themeColor="text1"/>
          <w:spacing w:val="-7"/>
          <w:sz w:val="24"/>
          <w:szCs w:val="24"/>
          <w:lang w:val="en-US"/>
        </w:rPr>
        <w:t>traditions</w:t>
      </w:r>
      <w:r w:rsidR="002A74C6" w:rsidRPr="002A74C6">
        <w:rPr>
          <w:rFonts w:ascii="Garamond" w:eastAsia="Calisto MT" w:hAnsi="Garamond" w:cs="Calisto MT"/>
          <w:color w:val="000000" w:themeColor="text1"/>
          <w:spacing w:val="-7"/>
          <w:sz w:val="24"/>
          <w:szCs w:val="24"/>
          <w:lang w:val="en-US"/>
        </w:rPr>
        <w:t xml:space="preserve"> from their people's existence.</w:t>
      </w:r>
    </w:p>
    <w:p w14:paraId="4BFAD3C3" w14:textId="77777777" w:rsidR="00AC065E" w:rsidRDefault="00AC065E" w:rsidP="008B2AFD">
      <w:pPr>
        <w:pStyle w:val="BodyText"/>
        <w:spacing w:after="0"/>
        <w:rPr>
          <w:rFonts w:ascii="Garamond" w:hAnsi="Garamond"/>
          <w:b/>
          <w:lang w:val="en-US"/>
        </w:rPr>
      </w:pPr>
    </w:p>
    <w:p w14:paraId="6D607A31" w14:textId="77777777" w:rsidR="008B2AFD" w:rsidRPr="0018416C" w:rsidRDefault="008B2AFD" w:rsidP="008B2AFD">
      <w:pPr>
        <w:pStyle w:val="BodyText"/>
        <w:spacing w:after="0"/>
        <w:rPr>
          <w:rFonts w:ascii="Garamond" w:hAnsi="Garamond"/>
          <w:lang w:val="en-US"/>
        </w:rPr>
      </w:pPr>
      <w:r w:rsidRPr="0018416C">
        <w:rPr>
          <w:rFonts w:ascii="Garamond" w:hAnsi="Garamond"/>
          <w:b/>
          <w:lang w:val="en-US"/>
        </w:rPr>
        <w:lastRenderedPageBreak/>
        <w:t>CONCLUSION</w:t>
      </w:r>
    </w:p>
    <w:p w14:paraId="35DB288D" w14:textId="163C0F07" w:rsidR="00A2168E" w:rsidRDefault="00A2168E" w:rsidP="00AC065E">
      <w:pPr>
        <w:spacing w:after="0" w:line="220" w:lineRule="exact"/>
        <w:ind w:firstLine="720"/>
        <w:jc w:val="both"/>
        <w:rPr>
          <w:rFonts w:ascii="Garamond" w:eastAsia="Calisto MT" w:hAnsi="Garamond" w:cs="Calisto MT"/>
          <w:color w:val="000000" w:themeColor="text1"/>
          <w:spacing w:val="-7"/>
          <w:sz w:val="24"/>
          <w:szCs w:val="24"/>
          <w:lang w:val="en-US"/>
        </w:rPr>
      </w:pPr>
      <w:r>
        <w:rPr>
          <w:rFonts w:ascii="Garamond" w:eastAsia="Calisto MT" w:hAnsi="Garamond" w:cs="Calisto MT"/>
          <w:color w:val="000000" w:themeColor="text1"/>
          <w:spacing w:val="-7"/>
          <w:sz w:val="24"/>
          <w:szCs w:val="24"/>
          <w:lang w:val="en-US"/>
        </w:rPr>
        <w:t xml:space="preserve">In The Last Samurai movie, the main character Katsumoto is constructed as ethnocentric. He is a leader of </w:t>
      </w:r>
      <w:r w:rsidR="00F33F81">
        <w:rPr>
          <w:rFonts w:ascii="Garamond" w:eastAsia="Calisto MT" w:hAnsi="Garamond" w:cs="Calisto MT"/>
          <w:color w:val="000000" w:themeColor="text1"/>
          <w:spacing w:val="-7"/>
          <w:sz w:val="24"/>
          <w:szCs w:val="24"/>
          <w:lang w:val="en-US"/>
        </w:rPr>
        <w:t xml:space="preserve">a </w:t>
      </w:r>
      <w:r>
        <w:rPr>
          <w:rFonts w:ascii="Garamond" w:eastAsia="Calisto MT" w:hAnsi="Garamond" w:cs="Calisto MT"/>
          <w:color w:val="000000" w:themeColor="text1"/>
          <w:spacing w:val="-7"/>
          <w:sz w:val="24"/>
          <w:szCs w:val="24"/>
          <w:lang w:val="en-US"/>
        </w:rPr>
        <w:t xml:space="preserve">samurai who has </w:t>
      </w:r>
      <w:r w:rsidR="00F33F81">
        <w:rPr>
          <w:rFonts w:ascii="Garamond" w:eastAsia="Calisto MT" w:hAnsi="Garamond" w:cs="Calisto MT"/>
          <w:color w:val="000000" w:themeColor="text1"/>
          <w:spacing w:val="-7"/>
          <w:sz w:val="24"/>
          <w:szCs w:val="24"/>
          <w:lang w:val="en-US"/>
        </w:rPr>
        <w:t xml:space="preserve">a </w:t>
      </w:r>
      <w:r>
        <w:rPr>
          <w:rFonts w:ascii="Garamond" w:eastAsia="Calisto MT" w:hAnsi="Garamond" w:cs="Calisto MT"/>
          <w:color w:val="000000" w:themeColor="text1"/>
          <w:spacing w:val="-7"/>
          <w:sz w:val="24"/>
          <w:szCs w:val="24"/>
          <w:lang w:val="en-US"/>
        </w:rPr>
        <w:t xml:space="preserve">responsibility to keep their </w:t>
      </w:r>
      <w:r w:rsidR="00702167">
        <w:rPr>
          <w:rFonts w:ascii="Garamond" w:eastAsia="Calisto MT" w:hAnsi="Garamond" w:cs="Calisto MT"/>
          <w:color w:val="000000" w:themeColor="text1"/>
          <w:spacing w:val="-7"/>
          <w:sz w:val="24"/>
          <w:szCs w:val="24"/>
          <w:lang w:val="en-US"/>
        </w:rPr>
        <w:t>ancestor</w:t>
      </w:r>
      <w:r>
        <w:rPr>
          <w:rFonts w:ascii="Garamond" w:eastAsia="Calisto MT" w:hAnsi="Garamond" w:cs="Calisto MT"/>
          <w:color w:val="000000" w:themeColor="text1"/>
          <w:spacing w:val="-7"/>
          <w:sz w:val="24"/>
          <w:szCs w:val="24"/>
          <w:lang w:val="en-US"/>
        </w:rPr>
        <w:t xml:space="preserve"> culture. The spirit of samurai will not be omitted from </w:t>
      </w:r>
      <w:r w:rsidR="00F33F81">
        <w:rPr>
          <w:rFonts w:ascii="Garamond" w:eastAsia="Calisto MT" w:hAnsi="Garamond" w:cs="Calisto MT"/>
          <w:color w:val="000000" w:themeColor="text1"/>
          <w:spacing w:val="-7"/>
          <w:sz w:val="24"/>
          <w:szCs w:val="24"/>
          <w:lang w:val="en-US"/>
        </w:rPr>
        <w:t xml:space="preserve">the </w:t>
      </w:r>
      <w:r>
        <w:rPr>
          <w:rFonts w:ascii="Garamond" w:eastAsia="Calisto MT" w:hAnsi="Garamond" w:cs="Calisto MT"/>
          <w:color w:val="000000" w:themeColor="text1"/>
          <w:spacing w:val="-7"/>
          <w:sz w:val="24"/>
          <w:szCs w:val="24"/>
          <w:lang w:val="en-US"/>
        </w:rPr>
        <w:t xml:space="preserve">Japanese even the foreigners that want to modernize the culture of samurai. However, </w:t>
      </w:r>
      <w:r w:rsidRPr="00A2168E">
        <w:rPr>
          <w:rFonts w:ascii="Garamond" w:eastAsia="Calisto MT" w:hAnsi="Garamond" w:cs="Calisto MT"/>
          <w:color w:val="000000" w:themeColor="text1"/>
          <w:spacing w:val="-7"/>
          <w:sz w:val="24"/>
          <w:szCs w:val="24"/>
          <w:lang w:val="en-US"/>
        </w:rPr>
        <w:t>Ethnocentri</w:t>
      </w:r>
      <w:r>
        <w:rPr>
          <w:rFonts w:ascii="Garamond" w:eastAsia="Calisto MT" w:hAnsi="Garamond" w:cs="Calisto MT"/>
          <w:color w:val="000000" w:themeColor="text1"/>
          <w:spacing w:val="-7"/>
          <w:sz w:val="24"/>
          <w:szCs w:val="24"/>
          <w:lang w:val="en-US"/>
        </w:rPr>
        <w:t>c is needed to protect our culture from the outside.</w:t>
      </w:r>
      <w:r w:rsidRPr="00A2168E">
        <w:rPr>
          <w:rFonts w:ascii="Garamond" w:eastAsia="Calisto MT" w:hAnsi="Garamond" w:cs="Calisto MT"/>
          <w:color w:val="000000" w:themeColor="text1"/>
          <w:spacing w:val="-7"/>
          <w:sz w:val="24"/>
          <w:szCs w:val="24"/>
          <w:lang w:val="en-US"/>
        </w:rPr>
        <w:t xml:space="preserve"> </w:t>
      </w:r>
    </w:p>
    <w:p w14:paraId="0BEBEC0E" w14:textId="214EF8A1" w:rsidR="00A2168E" w:rsidRDefault="00A2168E" w:rsidP="00AC065E">
      <w:pPr>
        <w:spacing w:after="0" w:line="220" w:lineRule="exact"/>
        <w:ind w:firstLine="720"/>
        <w:jc w:val="both"/>
        <w:rPr>
          <w:rFonts w:ascii="Garamond" w:eastAsia="Calisto MT" w:hAnsi="Garamond" w:cs="Calisto MT"/>
          <w:color w:val="000000" w:themeColor="text1"/>
          <w:spacing w:val="-7"/>
          <w:sz w:val="24"/>
          <w:szCs w:val="24"/>
          <w:lang w:val="en-US"/>
        </w:rPr>
      </w:pPr>
      <w:r w:rsidRPr="00A2168E">
        <w:rPr>
          <w:rFonts w:ascii="Garamond" w:eastAsia="Calisto MT" w:hAnsi="Garamond" w:cs="Calisto MT"/>
          <w:color w:val="000000" w:themeColor="text1"/>
          <w:spacing w:val="-7"/>
          <w:sz w:val="24"/>
          <w:szCs w:val="24"/>
          <w:lang w:val="en-US"/>
        </w:rPr>
        <w:t xml:space="preserve">They perceive people from different cultural heritage with an attitude of otherness and in this </w:t>
      </w:r>
      <w:proofErr w:type="gramStart"/>
      <w:r w:rsidRPr="00A2168E">
        <w:rPr>
          <w:rFonts w:ascii="Garamond" w:eastAsia="Calisto MT" w:hAnsi="Garamond" w:cs="Calisto MT"/>
          <w:color w:val="000000" w:themeColor="text1"/>
          <w:spacing w:val="-7"/>
          <w:sz w:val="24"/>
          <w:szCs w:val="24"/>
          <w:lang w:val="en-US"/>
        </w:rPr>
        <w:t>manner</w:t>
      </w:r>
      <w:r w:rsidR="00F33F81">
        <w:rPr>
          <w:rFonts w:ascii="Garamond" w:eastAsia="Calisto MT" w:hAnsi="Garamond" w:cs="Calisto MT"/>
          <w:color w:val="000000" w:themeColor="text1"/>
          <w:spacing w:val="-7"/>
          <w:sz w:val="24"/>
          <w:szCs w:val="24"/>
          <w:lang w:val="en-US"/>
        </w:rPr>
        <w:t>,</w:t>
      </w:r>
      <w:proofErr w:type="gramEnd"/>
      <w:r w:rsidRPr="00A2168E">
        <w:rPr>
          <w:rFonts w:ascii="Garamond" w:eastAsia="Calisto MT" w:hAnsi="Garamond" w:cs="Calisto MT"/>
          <w:color w:val="000000" w:themeColor="text1"/>
          <w:spacing w:val="-7"/>
          <w:sz w:val="24"/>
          <w:szCs w:val="24"/>
          <w:lang w:val="en-US"/>
        </w:rPr>
        <w:t xml:space="preserve"> the powerful groups </w:t>
      </w:r>
      <w:r w:rsidR="00012D78">
        <w:rPr>
          <w:rFonts w:ascii="Garamond" w:eastAsia="Calisto MT" w:hAnsi="Garamond" w:cs="Calisto MT"/>
          <w:color w:val="000000" w:themeColor="text1"/>
          <w:spacing w:val="-7"/>
          <w:sz w:val="24"/>
          <w:szCs w:val="24"/>
          <w:lang w:val="en-US"/>
        </w:rPr>
        <w:t xml:space="preserve">perceive </w:t>
      </w:r>
      <w:r w:rsidRPr="00A2168E">
        <w:rPr>
          <w:rFonts w:ascii="Garamond" w:eastAsia="Calisto MT" w:hAnsi="Garamond" w:cs="Calisto MT"/>
          <w:color w:val="000000" w:themeColor="text1"/>
          <w:spacing w:val="-7"/>
          <w:sz w:val="24"/>
          <w:szCs w:val="24"/>
          <w:lang w:val="en-US"/>
        </w:rPr>
        <w:t>that their culture</w:t>
      </w:r>
      <w:r w:rsidR="00012D78">
        <w:rPr>
          <w:rFonts w:ascii="Garamond" w:eastAsia="Calisto MT" w:hAnsi="Garamond" w:cs="Calisto MT"/>
          <w:color w:val="000000" w:themeColor="text1"/>
          <w:spacing w:val="-7"/>
          <w:sz w:val="24"/>
          <w:szCs w:val="24"/>
          <w:lang w:val="en-US"/>
        </w:rPr>
        <w:t xml:space="preserve"> tradition </w:t>
      </w:r>
      <w:r w:rsidR="00012D78" w:rsidRPr="00A2168E">
        <w:rPr>
          <w:rFonts w:ascii="Garamond" w:eastAsia="Calisto MT" w:hAnsi="Garamond" w:cs="Calisto MT"/>
          <w:color w:val="000000" w:themeColor="text1"/>
          <w:spacing w:val="-7"/>
          <w:sz w:val="24"/>
          <w:szCs w:val="24"/>
          <w:lang w:val="en-US"/>
        </w:rPr>
        <w:t>is</w:t>
      </w:r>
      <w:r w:rsidRPr="00A2168E">
        <w:rPr>
          <w:rFonts w:ascii="Garamond" w:eastAsia="Calisto MT" w:hAnsi="Garamond" w:cs="Calisto MT"/>
          <w:color w:val="000000" w:themeColor="text1"/>
          <w:spacing w:val="-7"/>
          <w:sz w:val="24"/>
          <w:szCs w:val="24"/>
          <w:lang w:val="en-US"/>
        </w:rPr>
        <w:t xml:space="preserve"> </w:t>
      </w:r>
      <w:r w:rsidR="00012D78">
        <w:rPr>
          <w:rFonts w:ascii="Garamond" w:eastAsia="Calisto MT" w:hAnsi="Garamond" w:cs="Calisto MT"/>
          <w:color w:val="000000" w:themeColor="text1"/>
          <w:spacing w:val="-7"/>
          <w:sz w:val="24"/>
          <w:szCs w:val="24"/>
          <w:lang w:val="en-US"/>
        </w:rPr>
        <w:t>better</w:t>
      </w:r>
      <w:r w:rsidRPr="00A2168E">
        <w:rPr>
          <w:rFonts w:ascii="Garamond" w:eastAsia="Calisto MT" w:hAnsi="Garamond" w:cs="Calisto MT"/>
          <w:color w:val="000000" w:themeColor="text1"/>
          <w:spacing w:val="-7"/>
          <w:sz w:val="24"/>
          <w:szCs w:val="24"/>
          <w:lang w:val="en-US"/>
        </w:rPr>
        <w:t xml:space="preserve"> than other culture. Although the samurai culture has become a famous culture, yet exploitation of weaker communities at the hands of more powerful social and political agents is still a burning issue in different parts of the world. All social agents should accept and keep their culture because it is the legacy </w:t>
      </w:r>
      <w:r w:rsidR="00F33F81">
        <w:rPr>
          <w:rFonts w:ascii="Garamond" w:eastAsia="Calisto MT" w:hAnsi="Garamond" w:cs="Calisto MT"/>
          <w:color w:val="000000" w:themeColor="text1"/>
          <w:spacing w:val="-7"/>
          <w:sz w:val="24"/>
          <w:szCs w:val="24"/>
          <w:lang w:val="en-US"/>
        </w:rPr>
        <w:t>of</w:t>
      </w:r>
      <w:r w:rsidRPr="00A2168E">
        <w:rPr>
          <w:rFonts w:ascii="Garamond" w:eastAsia="Calisto MT" w:hAnsi="Garamond" w:cs="Calisto MT"/>
          <w:color w:val="000000" w:themeColor="text1"/>
          <w:spacing w:val="-7"/>
          <w:sz w:val="24"/>
          <w:szCs w:val="24"/>
          <w:lang w:val="en-US"/>
        </w:rPr>
        <w:t xml:space="preserve"> the ancestors</w:t>
      </w:r>
      <w:r w:rsidR="00F33F81">
        <w:rPr>
          <w:rFonts w:ascii="Garamond" w:eastAsia="Calisto MT" w:hAnsi="Garamond" w:cs="Calisto MT"/>
          <w:color w:val="000000" w:themeColor="text1"/>
          <w:spacing w:val="-7"/>
          <w:sz w:val="24"/>
          <w:szCs w:val="24"/>
          <w:lang w:val="en-US"/>
        </w:rPr>
        <w:t>,</w:t>
      </w:r>
      <w:r w:rsidRPr="00A2168E">
        <w:rPr>
          <w:rFonts w:ascii="Garamond" w:eastAsia="Calisto MT" w:hAnsi="Garamond" w:cs="Calisto MT"/>
          <w:color w:val="000000" w:themeColor="text1"/>
          <w:spacing w:val="-7"/>
          <w:sz w:val="24"/>
          <w:szCs w:val="24"/>
          <w:lang w:val="en-US"/>
        </w:rPr>
        <w:t xml:space="preserve"> especially for samurai culture.</w:t>
      </w:r>
    </w:p>
    <w:p w14:paraId="6BAC73AE" w14:textId="74EFE53D" w:rsidR="008B2AFD" w:rsidRPr="00702167" w:rsidRDefault="00A2168E" w:rsidP="00702167">
      <w:pPr>
        <w:spacing w:before="14" w:line="220" w:lineRule="exact"/>
        <w:ind w:firstLine="720"/>
        <w:jc w:val="both"/>
        <w:rPr>
          <w:rFonts w:ascii="Garamond" w:eastAsia="Calisto MT" w:hAnsi="Garamond" w:cs="Calisto MT"/>
          <w:color w:val="000000" w:themeColor="text1"/>
          <w:spacing w:val="-7"/>
          <w:sz w:val="24"/>
          <w:szCs w:val="24"/>
          <w:lang w:val="en-US"/>
        </w:rPr>
      </w:pPr>
      <w:r w:rsidRPr="00A2168E">
        <w:rPr>
          <w:rFonts w:ascii="Garamond" w:eastAsia="Calisto MT" w:hAnsi="Garamond" w:cs="Calisto MT"/>
          <w:color w:val="000000" w:themeColor="text1"/>
          <w:spacing w:val="-7"/>
          <w:sz w:val="24"/>
          <w:szCs w:val="24"/>
          <w:lang w:val="en-US"/>
        </w:rPr>
        <w:t>Based on the analysis, this study has revealed some conclusion</w:t>
      </w:r>
      <w:r w:rsidR="00F33F81">
        <w:rPr>
          <w:rFonts w:ascii="Garamond" w:eastAsia="Calisto MT" w:hAnsi="Garamond" w:cs="Calisto MT"/>
          <w:color w:val="000000" w:themeColor="text1"/>
          <w:spacing w:val="-7"/>
          <w:sz w:val="24"/>
          <w:szCs w:val="24"/>
          <w:lang w:val="en-US"/>
        </w:rPr>
        <w:t>s</w:t>
      </w:r>
      <w:r w:rsidRPr="00A2168E">
        <w:rPr>
          <w:rFonts w:ascii="Garamond" w:eastAsia="Calisto MT" w:hAnsi="Garamond" w:cs="Calisto MT"/>
          <w:color w:val="000000" w:themeColor="text1"/>
          <w:spacing w:val="-7"/>
          <w:sz w:val="24"/>
          <w:szCs w:val="24"/>
          <w:lang w:val="en-US"/>
        </w:rPr>
        <w:t xml:space="preserve"> about ethnocentrism in Edward </w:t>
      </w:r>
      <w:proofErr w:type="spellStart"/>
      <w:r w:rsidRPr="00A2168E">
        <w:rPr>
          <w:rFonts w:ascii="Garamond" w:eastAsia="Calisto MT" w:hAnsi="Garamond" w:cs="Calisto MT"/>
          <w:color w:val="000000" w:themeColor="text1"/>
          <w:spacing w:val="-7"/>
          <w:sz w:val="24"/>
          <w:szCs w:val="24"/>
          <w:lang w:val="en-US"/>
        </w:rPr>
        <w:t>Zwick’s</w:t>
      </w:r>
      <w:proofErr w:type="spellEnd"/>
      <w:r w:rsidRPr="00A2168E">
        <w:rPr>
          <w:rFonts w:ascii="Garamond" w:eastAsia="Calisto MT" w:hAnsi="Garamond" w:cs="Calisto MT"/>
          <w:color w:val="000000" w:themeColor="text1"/>
          <w:spacing w:val="-7"/>
          <w:sz w:val="24"/>
          <w:szCs w:val="24"/>
          <w:lang w:val="en-US"/>
        </w:rPr>
        <w:t xml:space="preserve"> The Last Samurai movie. This </w:t>
      </w:r>
      <w:r w:rsidR="00DC627F">
        <w:rPr>
          <w:rFonts w:ascii="Garamond" w:eastAsia="Calisto MT" w:hAnsi="Garamond" w:cs="Calisto MT"/>
          <w:color w:val="000000" w:themeColor="text1"/>
          <w:spacing w:val="-7"/>
          <w:sz w:val="24"/>
          <w:szCs w:val="24"/>
          <w:lang w:val="en-US"/>
        </w:rPr>
        <w:t>research</w:t>
      </w:r>
      <w:r w:rsidR="00012D78">
        <w:rPr>
          <w:rFonts w:ascii="Garamond" w:eastAsia="Calisto MT" w:hAnsi="Garamond" w:cs="Calisto MT"/>
          <w:color w:val="000000" w:themeColor="text1"/>
          <w:spacing w:val="-7"/>
          <w:sz w:val="24"/>
          <w:szCs w:val="24"/>
          <w:lang w:val="en-US"/>
        </w:rPr>
        <w:t xml:space="preserve"> result</w:t>
      </w:r>
      <w:r w:rsidR="00DC627F">
        <w:rPr>
          <w:rFonts w:ascii="Garamond" w:eastAsia="Calisto MT" w:hAnsi="Garamond" w:cs="Calisto MT"/>
          <w:color w:val="000000" w:themeColor="text1"/>
          <w:spacing w:val="-7"/>
          <w:sz w:val="24"/>
          <w:szCs w:val="24"/>
          <w:lang w:val="en-US"/>
        </w:rPr>
        <w:t xml:space="preserve"> </w:t>
      </w:r>
      <w:r w:rsidRPr="00A2168E">
        <w:rPr>
          <w:rFonts w:ascii="Garamond" w:eastAsia="Calisto MT" w:hAnsi="Garamond" w:cs="Calisto MT"/>
          <w:color w:val="000000" w:themeColor="text1"/>
          <w:spacing w:val="-7"/>
          <w:sz w:val="24"/>
          <w:szCs w:val="24"/>
          <w:lang w:val="en-US"/>
        </w:rPr>
        <w:t xml:space="preserve">finds that there </w:t>
      </w:r>
      <w:r w:rsidR="00F33F81">
        <w:rPr>
          <w:rFonts w:ascii="Garamond" w:eastAsia="Calisto MT" w:hAnsi="Garamond" w:cs="Calisto MT"/>
          <w:color w:val="000000" w:themeColor="text1"/>
          <w:spacing w:val="-7"/>
          <w:sz w:val="24"/>
          <w:szCs w:val="24"/>
          <w:lang w:val="en-US"/>
        </w:rPr>
        <w:t>are</w:t>
      </w:r>
      <w:r w:rsidRPr="00A2168E">
        <w:rPr>
          <w:rFonts w:ascii="Garamond" w:eastAsia="Calisto MT" w:hAnsi="Garamond" w:cs="Calisto MT"/>
          <w:color w:val="000000" w:themeColor="text1"/>
          <w:spacing w:val="-7"/>
          <w:sz w:val="24"/>
          <w:szCs w:val="24"/>
          <w:lang w:val="en-US"/>
        </w:rPr>
        <w:t xml:space="preserve"> three </w:t>
      </w:r>
      <w:r w:rsidR="00012D78">
        <w:rPr>
          <w:rFonts w:ascii="Garamond" w:eastAsia="Calisto MT" w:hAnsi="Garamond" w:cs="Calisto MT"/>
          <w:color w:val="000000" w:themeColor="text1"/>
          <w:spacing w:val="-7"/>
          <w:sz w:val="24"/>
          <w:szCs w:val="24"/>
          <w:lang w:val="en-US"/>
        </w:rPr>
        <w:t xml:space="preserve">sectors </w:t>
      </w:r>
      <w:r w:rsidRPr="00A2168E">
        <w:rPr>
          <w:rFonts w:ascii="Garamond" w:eastAsia="Calisto MT" w:hAnsi="Garamond" w:cs="Calisto MT"/>
          <w:color w:val="000000" w:themeColor="text1"/>
          <w:spacing w:val="-7"/>
          <w:sz w:val="24"/>
          <w:szCs w:val="24"/>
          <w:lang w:val="en-US"/>
        </w:rPr>
        <w:t xml:space="preserve">of ethnocentrism </w:t>
      </w:r>
      <w:r w:rsidR="00012D78">
        <w:rPr>
          <w:rFonts w:ascii="Garamond" w:eastAsia="Calisto MT" w:hAnsi="Garamond" w:cs="Calisto MT"/>
          <w:color w:val="000000" w:themeColor="text1"/>
          <w:spacing w:val="-7"/>
          <w:sz w:val="24"/>
          <w:szCs w:val="24"/>
          <w:lang w:val="en-US"/>
        </w:rPr>
        <w:t>revealed</w:t>
      </w:r>
      <w:r w:rsidRPr="00A2168E">
        <w:rPr>
          <w:rFonts w:ascii="Garamond" w:eastAsia="Calisto MT" w:hAnsi="Garamond" w:cs="Calisto MT"/>
          <w:color w:val="000000" w:themeColor="text1"/>
          <w:spacing w:val="-7"/>
          <w:sz w:val="24"/>
          <w:szCs w:val="24"/>
          <w:lang w:val="en-US"/>
        </w:rPr>
        <w:t xml:space="preserve"> in the </w:t>
      </w:r>
      <w:r w:rsidR="00DC627F" w:rsidRPr="00A2168E">
        <w:rPr>
          <w:rFonts w:ascii="Garamond" w:eastAsia="Calisto MT" w:hAnsi="Garamond" w:cs="Calisto MT"/>
          <w:color w:val="000000" w:themeColor="text1"/>
          <w:spacing w:val="-7"/>
          <w:sz w:val="24"/>
          <w:szCs w:val="24"/>
          <w:lang w:val="en-US"/>
        </w:rPr>
        <w:t>movie.</w:t>
      </w:r>
      <w:r w:rsidR="00DC627F">
        <w:rPr>
          <w:rFonts w:ascii="Garamond" w:eastAsia="Calisto MT" w:hAnsi="Garamond" w:cs="Calisto MT"/>
          <w:color w:val="000000" w:themeColor="text1"/>
          <w:spacing w:val="-7"/>
          <w:sz w:val="24"/>
          <w:szCs w:val="24"/>
          <w:lang w:val="en-US"/>
        </w:rPr>
        <w:t xml:space="preserve"> First, samurai tend to have </w:t>
      </w:r>
      <w:r w:rsidR="00F33F81">
        <w:rPr>
          <w:rFonts w:ascii="Garamond" w:eastAsia="Calisto MT" w:hAnsi="Garamond" w:cs="Calisto MT"/>
          <w:color w:val="000000" w:themeColor="text1"/>
          <w:spacing w:val="-7"/>
          <w:sz w:val="24"/>
          <w:szCs w:val="24"/>
          <w:lang w:val="en-US"/>
        </w:rPr>
        <w:t xml:space="preserve">a </w:t>
      </w:r>
      <w:r w:rsidR="00DC627F">
        <w:rPr>
          <w:rFonts w:ascii="Garamond" w:eastAsia="Calisto MT" w:hAnsi="Garamond" w:cs="Calisto MT"/>
          <w:color w:val="000000" w:themeColor="text1"/>
          <w:spacing w:val="-7"/>
          <w:sz w:val="24"/>
          <w:szCs w:val="24"/>
          <w:lang w:val="en-US"/>
        </w:rPr>
        <w:t xml:space="preserve">strong relationship </w:t>
      </w:r>
      <w:r w:rsidR="00F33F81">
        <w:rPr>
          <w:rFonts w:ascii="Garamond" w:eastAsia="Calisto MT" w:hAnsi="Garamond" w:cs="Calisto MT"/>
          <w:color w:val="000000" w:themeColor="text1"/>
          <w:spacing w:val="-7"/>
          <w:sz w:val="24"/>
          <w:szCs w:val="24"/>
          <w:lang w:val="en-US"/>
        </w:rPr>
        <w:t>with</w:t>
      </w:r>
      <w:r w:rsidR="00DC627F">
        <w:rPr>
          <w:rFonts w:ascii="Garamond" w:eastAsia="Calisto MT" w:hAnsi="Garamond" w:cs="Calisto MT"/>
          <w:color w:val="000000" w:themeColor="text1"/>
          <w:spacing w:val="-7"/>
          <w:sz w:val="24"/>
          <w:szCs w:val="24"/>
          <w:lang w:val="en-US"/>
        </w:rPr>
        <w:t xml:space="preserve"> other</w:t>
      </w:r>
      <w:r w:rsidR="00F33F81">
        <w:rPr>
          <w:rFonts w:ascii="Garamond" w:eastAsia="Calisto MT" w:hAnsi="Garamond" w:cs="Calisto MT"/>
          <w:color w:val="000000" w:themeColor="text1"/>
          <w:spacing w:val="-7"/>
          <w:sz w:val="24"/>
          <w:szCs w:val="24"/>
          <w:lang w:val="en-US"/>
        </w:rPr>
        <w:t>s,</w:t>
      </w:r>
      <w:r w:rsidR="00DC627F">
        <w:rPr>
          <w:rFonts w:ascii="Garamond" w:eastAsia="Calisto MT" w:hAnsi="Garamond" w:cs="Calisto MT"/>
          <w:color w:val="000000" w:themeColor="text1"/>
          <w:spacing w:val="-7"/>
          <w:sz w:val="24"/>
          <w:szCs w:val="24"/>
          <w:lang w:val="en-US"/>
        </w:rPr>
        <w:t xml:space="preserve"> and they loyal to the group norm. </w:t>
      </w:r>
      <w:proofErr w:type="gramStart"/>
      <w:r w:rsidR="00DC627F">
        <w:rPr>
          <w:rFonts w:ascii="Garamond" w:eastAsia="Calisto MT" w:hAnsi="Garamond" w:cs="Calisto MT"/>
          <w:color w:val="000000" w:themeColor="text1"/>
          <w:spacing w:val="-7"/>
          <w:sz w:val="24"/>
          <w:szCs w:val="24"/>
          <w:lang w:val="en-US"/>
        </w:rPr>
        <w:t>second</w:t>
      </w:r>
      <w:proofErr w:type="gramEnd"/>
      <w:r w:rsidR="00DC627F">
        <w:rPr>
          <w:rFonts w:ascii="Garamond" w:eastAsia="Calisto MT" w:hAnsi="Garamond" w:cs="Calisto MT"/>
          <w:color w:val="000000" w:themeColor="text1"/>
          <w:spacing w:val="-7"/>
          <w:sz w:val="24"/>
          <w:szCs w:val="24"/>
          <w:lang w:val="en-US"/>
        </w:rPr>
        <w:t xml:space="preserve">, expressing group </w:t>
      </w:r>
      <w:r w:rsidR="00F33F81">
        <w:rPr>
          <w:rFonts w:ascii="Garamond" w:eastAsia="Calisto MT" w:hAnsi="Garamond" w:cs="Calisto MT"/>
          <w:color w:val="000000" w:themeColor="text1"/>
          <w:spacing w:val="-7"/>
          <w:sz w:val="24"/>
          <w:szCs w:val="24"/>
          <w:lang w:val="en-US"/>
        </w:rPr>
        <w:t>p</w:t>
      </w:r>
      <w:r w:rsidR="00DC627F">
        <w:rPr>
          <w:rFonts w:ascii="Garamond" w:eastAsia="Calisto MT" w:hAnsi="Garamond" w:cs="Calisto MT"/>
          <w:color w:val="000000" w:themeColor="text1"/>
          <w:spacing w:val="-7"/>
          <w:sz w:val="24"/>
          <w:szCs w:val="24"/>
          <w:lang w:val="en-US"/>
        </w:rPr>
        <w:t>ride</w:t>
      </w:r>
      <w:r w:rsidR="00F33F81">
        <w:rPr>
          <w:rFonts w:ascii="Garamond" w:eastAsia="Calisto MT" w:hAnsi="Garamond" w:cs="Calisto MT"/>
          <w:color w:val="000000" w:themeColor="text1"/>
          <w:spacing w:val="-7"/>
          <w:sz w:val="24"/>
          <w:szCs w:val="24"/>
          <w:lang w:val="en-US"/>
        </w:rPr>
        <w:t>s</w:t>
      </w:r>
      <w:r w:rsidR="00DC627F">
        <w:rPr>
          <w:rFonts w:ascii="Garamond" w:eastAsia="Calisto MT" w:hAnsi="Garamond" w:cs="Calisto MT"/>
          <w:color w:val="000000" w:themeColor="text1"/>
          <w:spacing w:val="-7"/>
          <w:sz w:val="24"/>
          <w:szCs w:val="24"/>
          <w:lang w:val="en-US"/>
        </w:rPr>
        <w:t xml:space="preserve"> through the culture of samurai that have special meaning. Third, they tend to underestimate </w:t>
      </w:r>
      <w:r w:rsidR="00F33F81">
        <w:rPr>
          <w:rFonts w:ascii="Garamond" w:eastAsia="Calisto MT" w:hAnsi="Garamond" w:cs="Calisto MT"/>
          <w:color w:val="000000" w:themeColor="text1"/>
          <w:spacing w:val="-7"/>
          <w:sz w:val="24"/>
          <w:szCs w:val="24"/>
          <w:lang w:val="en-US"/>
        </w:rPr>
        <w:t xml:space="preserve">the </w:t>
      </w:r>
      <w:r w:rsidR="00DC627F">
        <w:rPr>
          <w:rFonts w:ascii="Garamond" w:eastAsia="Calisto MT" w:hAnsi="Garamond" w:cs="Calisto MT"/>
          <w:color w:val="000000" w:themeColor="text1"/>
          <w:spacing w:val="-7"/>
          <w:sz w:val="24"/>
          <w:szCs w:val="24"/>
          <w:lang w:val="en-US"/>
        </w:rPr>
        <w:t>out</w:t>
      </w:r>
      <w:r w:rsidR="00F33F81">
        <w:rPr>
          <w:rFonts w:ascii="Garamond" w:eastAsia="Calisto MT" w:hAnsi="Garamond" w:cs="Calisto MT"/>
          <w:color w:val="000000" w:themeColor="text1"/>
          <w:spacing w:val="-7"/>
          <w:sz w:val="24"/>
          <w:szCs w:val="24"/>
          <w:lang w:val="en-US"/>
        </w:rPr>
        <w:t>-</w:t>
      </w:r>
      <w:r w:rsidR="00DC627F">
        <w:rPr>
          <w:rFonts w:ascii="Garamond" w:eastAsia="Calisto MT" w:hAnsi="Garamond" w:cs="Calisto MT"/>
          <w:color w:val="000000" w:themeColor="text1"/>
          <w:spacing w:val="-7"/>
          <w:sz w:val="24"/>
          <w:szCs w:val="24"/>
          <w:lang w:val="en-US"/>
        </w:rPr>
        <w:t xml:space="preserve">group because they perceive </w:t>
      </w:r>
      <w:r w:rsidR="00702167">
        <w:rPr>
          <w:rFonts w:ascii="Garamond" w:eastAsia="Calisto MT" w:hAnsi="Garamond" w:cs="Calisto MT"/>
          <w:color w:val="000000" w:themeColor="text1"/>
          <w:spacing w:val="-7"/>
          <w:sz w:val="24"/>
          <w:szCs w:val="24"/>
          <w:lang w:val="en-US"/>
        </w:rPr>
        <w:t xml:space="preserve">samurai </w:t>
      </w:r>
      <w:proofErr w:type="gramStart"/>
      <w:r w:rsidR="00702167">
        <w:rPr>
          <w:rFonts w:ascii="Garamond" w:eastAsia="Calisto MT" w:hAnsi="Garamond" w:cs="Calisto MT"/>
          <w:color w:val="000000" w:themeColor="text1"/>
          <w:spacing w:val="-7"/>
          <w:sz w:val="24"/>
          <w:szCs w:val="24"/>
          <w:lang w:val="en-US"/>
        </w:rPr>
        <w:t>culture are</w:t>
      </w:r>
      <w:proofErr w:type="gramEnd"/>
      <w:r w:rsidR="00702167">
        <w:rPr>
          <w:rFonts w:ascii="Garamond" w:eastAsia="Calisto MT" w:hAnsi="Garamond" w:cs="Calisto MT"/>
          <w:color w:val="000000" w:themeColor="text1"/>
          <w:spacing w:val="-7"/>
          <w:sz w:val="24"/>
          <w:szCs w:val="24"/>
          <w:lang w:val="en-US"/>
        </w:rPr>
        <w:t xml:space="preserve"> better than western culture.</w:t>
      </w:r>
      <w:r w:rsidRPr="00A2168E">
        <w:rPr>
          <w:rFonts w:ascii="Garamond" w:eastAsia="Calisto MT" w:hAnsi="Garamond" w:cs="Calisto MT"/>
          <w:color w:val="000000" w:themeColor="text1"/>
          <w:spacing w:val="-7"/>
          <w:sz w:val="24"/>
          <w:szCs w:val="24"/>
          <w:lang w:val="en-US"/>
        </w:rPr>
        <w:t xml:space="preserve"> These three </w:t>
      </w:r>
      <w:r w:rsidR="00702167">
        <w:rPr>
          <w:rFonts w:ascii="Garamond" w:eastAsia="Calisto MT" w:hAnsi="Garamond" w:cs="Calisto MT"/>
          <w:color w:val="000000" w:themeColor="text1"/>
          <w:spacing w:val="-7"/>
          <w:sz w:val="24"/>
          <w:szCs w:val="24"/>
          <w:lang w:val="en-US"/>
        </w:rPr>
        <w:t>aspect</w:t>
      </w:r>
      <w:r w:rsidRPr="00A2168E">
        <w:rPr>
          <w:rFonts w:ascii="Garamond" w:eastAsia="Calisto MT" w:hAnsi="Garamond" w:cs="Calisto MT"/>
          <w:color w:val="000000" w:themeColor="text1"/>
          <w:spacing w:val="-7"/>
          <w:sz w:val="24"/>
          <w:szCs w:val="24"/>
          <w:lang w:val="en-US"/>
        </w:rPr>
        <w:t xml:space="preserve"> effects happened because </w:t>
      </w:r>
      <w:r w:rsidR="00702167">
        <w:rPr>
          <w:rFonts w:ascii="Garamond" w:eastAsia="Calisto MT" w:hAnsi="Garamond" w:cs="Calisto MT"/>
          <w:color w:val="000000" w:themeColor="text1"/>
          <w:spacing w:val="-7"/>
          <w:sz w:val="24"/>
          <w:szCs w:val="24"/>
          <w:lang w:val="en-US"/>
        </w:rPr>
        <w:t>samurai want to maintain and keep their ancestor’s culture.</w:t>
      </w:r>
    </w:p>
    <w:p w14:paraId="6B180127" w14:textId="77777777" w:rsidR="0051177C" w:rsidRPr="0018416C" w:rsidRDefault="0051177C" w:rsidP="00AC065E">
      <w:pPr>
        <w:pStyle w:val="Heading1"/>
        <w:spacing w:before="0" w:after="0" w:line="240" w:lineRule="auto"/>
        <w:ind w:left="567" w:hanging="567"/>
        <w:rPr>
          <w:rFonts w:ascii="Garamond" w:hAnsi="Garamond"/>
          <w:lang w:val="en-US"/>
        </w:rPr>
      </w:pPr>
      <w:r w:rsidRPr="0018416C">
        <w:rPr>
          <w:rFonts w:ascii="Garamond" w:hAnsi="Garamond"/>
          <w:lang w:val="en-US"/>
        </w:rPr>
        <w:t>REFERENCES</w:t>
      </w:r>
    </w:p>
    <w:p w14:paraId="42EB8345" w14:textId="47927BBA"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Pr>
          <w:rFonts w:ascii="Garamond" w:eastAsia="Calisto MT" w:hAnsi="Garamond" w:cs="Calisto MT"/>
          <w:b/>
          <w:color w:val="000000" w:themeColor="text1"/>
          <w:sz w:val="24"/>
          <w:szCs w:val="24"/>
          <w:lang w:val="en-US"/>
        </w:rPr>
        <w:fldChar w:fldCharType="begin" w:fldLock="1"/>
      </w:r>
      <w:r>
        <w:rPr>
          <w:rFonts w:ascii="Garamond" w:eastAsia="Calisto MT" w:hAnsi="Garamond" w:cs="Calisto MT"/>
          <w:b/>
          <w:color w:val="000000" w:themeColor="text1"/>
          <w:sz w:val="24"/>
          <w:szCs w:val="24"/>
          <w:lang w:val="en-US"/>
        </w:rPr>
        <w:instrText xml:space="preserve">ADDIN Mendeley Bibliography CSL_BIBLIOGRAPHY </w:instrText>
      </w:r>
      <w:r>
        <w:rPr>
          <w:rFonts w:ascii="Garamond" w:eastAsia="Calisto MT" w:hAnsi="Garamond" w:cs="Calisto MT"/>
          <w:b/>
          <w:color w:val="000000" w:themeColor="text1"/>
          <w:sz w:val="24"/>
          <w:szCs w:val="24"/>
          <w:lang w:val="en-US"/>
        </w:rPr>
        <w:fldChar w:fldCharType="separate"/>
      </w:r>
      <w:r w:rsidRPr="00C95E79">
        <w:rPr>
          <w:rFonts w:ascii="Garamond" w:hAnsi="Garamond"/>
          <w:noProof/>
          <w:sz w:val="24"/>
          <w:szCs w:val="24"/>
        </w:rPr>
        <w:t xml:space="preserve">Grajdian, M. (2020). </w:t>
      </w:r>
      <w:r w:rsidRPr="00C95E79">
        <w:rPr>
          <w:rFonts w:ascii="Garamond" w:hAnsi="Garamond"/>
          <w:i/>
          <w:iCs/>
          <w:noProof/>
          <w:sz w:val="24"/>
          <w:szCs w:val="24"/>
        </w:rPr>
        <w:t>Re-Framing Masculinity in Japan: Tom Cruise, The Last Samurai and the Fluid Metanarratives of History</w:t>
      </w:r>
      <w:r w:rsidRPr="00C95E79">
        <w:rPr>
          <w:rFonts w:ascii="Garamond" w:hAnsi="Garamond"/>
          <w:noProof/>
          <w:sz w:val="24"/>
          <w:szCs w:val="24"/>
        </w:rPr>
        <w:t xml:space="preserve">. </w:t>
      </w:r>
      <w:r w:rsidRPr="00C95E79">
        <w:rPr>
          <w:rFonts w:ascii="Garamond" w:hAnsi="Garamond"/>
          <w:i/>
          <w:iCs/>
          <w:noProof/>
          <w:sz w:val="24"/>
          <w:szCs w:val="24"/>
        </w:rPr>
        <w:t>16</w:t>
      </w:r>
      <w:r w:rsidRPr="00C95E79">
        <w:rPr>
          <w:rFonts w:ascii="Garamond" w:hAnsi="Garamond"/>
          <w:noProof/>
          <w:sz w:val="24"/>
          <w:szCs w:val="24"/>
        </w:rPr>
        <w:t>(1), 50–64.</w:t>
      </w:r>
    </w:p>
    <w:p w14:paraId="6017B3E6"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i/>
          <w:iCs/>
          <w:noProof/>
          <w:sz w:val="24"/>
          <w:szCs w:val="24"/>
        </w:rPr>
        <w:t>Hagakure: The Book of the Samurai - Yamamoto Tsunetomo - Google Books</w:t>
      </w:r>
      <w:r w:rsidRPr="00C95E79">
        <w:rPr>
          <w:rFonts w:ascii="Garamond" w:hAnsi="Garamond"/>
          <w:noProof/>
          <w:sz w:val="24"/>
          <w:szCs w:val="24"/>
        </w:rPr>
        <w:t>. (n.d.). Retrieved April 7, 2021, from https://books.google.co.id/books?hl=en&amp;lr=&amp;id=WuIImJ1kjnMC&amp;oi=fnd&amp;pg=PR7&amp;dq=the+last+samurai&amp;ots=Q4bIYNhZUu&amp;sig=Mb5hwFUH60ZIqhnRYnjZYmQJkrY&amp;redir_esc=y#v=onepage&amp;q&amp;f=false</w:t>
      </w:r>
    </w:p>
    <w:p w14:paraId="085D637D"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Hooghe, M. (2008). Ethnocentrism. </w:t>
      </w:r>
      <w:r w:rsidRPr="00C95E79">
        <w:rPr>
          <w:rFonts w:ascii="Garamond" w:hAnsi="Garamond"/>
          <w:i/>
          <w:iCs/>
          <w:noProof/>
          <w:sz w:val="24"/>
          <w:szCs w:val="24"/>
        </w:rPr>
        <w:t>International Encyclopedia of the Social Sciences</w:t>
      </w:r>
      <w:r w:rsidRPr="00C95E79">
        <w:rPr>
          <w:rFonts w:ascii="Garamond" w:hAnsi="Garamond"/>
          <w:noProof/>
          <w:sz w:val="24"/>
          <w:szCs w:val="24"/>
        </w:rPr>
        <w:t>, 186–209. https://doi.org/10.4324/9780429275296-14</w:t>
      </w:r>
    </w:p>
    <w:p w14:paraId="01BE593A"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Ingvason, Þ. A. D. I. (2017). </w:t>
      </w:r>
      <w:r w:rsidRPr="00C95E79">
        <w:rPr>
          <w:rFonts w:ascii="Garamond" w:hAnsi="Garamond"/>
          <w:i/>
          <w:iCs/>
          <w:noProof/>
          <w:sz w:val="24"/>
          <w:szCs w:val="24"/>
        </w:rPr>
        <w:t>Way of the Warrior in Modern Japan</w:t>
      </w:r>
      <w:r w:rsidRPr="00C95E79">
        <w:rPr>
          <w:rFonts w:ascii="Garamond" w:hAnsi="Garamond"/>
          <w:noProof/>
          <w:sz w:val="24"/>
          <w:szCs w:val="24"/>
        </w:rPr>
        <w:t>.</w:t>
      </w:r>
    </w:p>
    <w:p w14:paraId="7E71BCFD"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Keith, K. D. (2015). Sumner, William G. (1840-1910). </w:t>
      </w:r>
      <w:r w:rsidRPr="00C95E79">
        <w:rPr>
          <w:rFonts w:ascii="Garamond" w:hAnsi="Garamond"/>
          <w:i/>
          <w:iCs/>
          <w:noProof/>
          <w:sz w:val="24"/>
          <w:szCs w:val="24"/>
        </w:rPr>
        <w:t>The Wiley Blackwell Encyclopedia of Race, Ethnicity, and Nationalism</w:t>
      </w:r>
      <w:r w:rsidRPr="00C95E79">
        <w:rPr>
          <w:rFonts w:ascii="Garamond" w:hAnsi="Garamond"/>
          <w:noProof/>
          <w:sz w:val="24"/>
          <w:szCs w:val="24"/>
        </w:rPr>
        <w:t>, 1–3. https://doi.org/10.1002/9781118663202.wberen352</w:t>
      </w:r>
    </w:p>
    <w:p w14:paraId="6C6C3B95"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Logan, J. (2003). The last samurai. In </w:t>
      </w:r>
      <w:r w:rsidRPr="00C95E79">
        <w:rPr>
          <w:rFonts w:ascii="Garamond" w:hAnsi="Garamond"/>
          <w:i/>
          <w:iCs/>
          <w:noProof/>
          <w:sz w:val="24"/>
          <w:szCs w:val="24"/>
        </w:rPr>
        <w:t>Architectural Digest</w:t>
      </w:r>
      <w:r w:rsidRPr="00C95E79">
        <w:rPr>
          <w:rFonts w:ascii="Garamond" w:hAnsi="Garamond"/>
          <w:noProof/>
          <w:sz w:val="24"/>
          <w:szCs w:val="24"/>
        </w:rPr>
        <w:t xml:space="preserve"> (Vol. 60, Issue 11, p. 208).</w:t>
      </w:r>
    </w:p>
    <w:p w14:paraId="0F36B5D9"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Matsumoto, D. (2002). </w:t>
      </w:r>
      <w:r w:rsidRPr="00C95E79">
        <w:rPr>
          <w:rFonts w:ascii="Garamond" w:hAnsi="Garamond"/>
          <w:i/>
          <w:iCs/>
          <w:noProof/>
          <w:sz w:val="24"/>
          <w:szCs w:val="24"/>
        </w:rPr>
        <w:t>Culture , Psychology , and Education</w:t>
      </w:r>
      <w:r w:rsidRPr="00C95E79">
        <w:rPr>
          <w:rFonts w:ascii="Garamond" w:hAnsi="Garamond"/>
          <w:noProof/>
          <w:sz w:val="24"/>
          <w:szCs w:val="24"/>
        </w:rPr>
        <w:t xml:space="preserve">. </w:t>
      </w:r>
      <w:r w:rsidRPr="00C95E79">
        <w:rPr>
          <w:rFonts w:ascii="Garamond" w:hAnsi="Garamond"/>
          <w:i/>
          <w:iCs/>
          <w:noProof/>
          <w:sz w:val="24"/>
          <w:szCs w:val="24"/>
        </w:rPr>
        <w:t>2</w:t>
      </w:r>
      <w:r w:rsidRPr="00C95E79">
        <w:rPr>
          <w:rFonts w:ascii="Garamond" w:hAnsi="Garamond"/>
          <w:noProof/>
          <w:sz w:val="24"/>
          <w:szCs w:val="24"/>
        </w:rPr>
        <w:t>, 1–15.</w:t>
      </w:r>
    </w:p>
    <w:p w14:paraId="40EAFCE8"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Neuliep, J. W., Hintz, S. M., &amp; McCroskey, J. C. (2005). The influence of ethnocentrism in organizational contexts: Perceptions of interviewee and managerial attractiveness, credibility, and effectiveness. </w:t>
      </w:r>
      <w:r w:rsidRPr="00C95E79">
        <w:rPr>
          <w:rFonts w:ascii="Garamond" w:hAnsi="Garamond"/>
          <w:i/>
          <w:iCs/>
          <w:noProof/>
          <w:sz w:val="24"/>
          <w:szCs w:val="24"/>
        </w:rPr>
        <w:t>Communication Quarterly</w:t>
      </w:r>
      <w:r w:rsidRPr="00C95E79">
        <w:rPr>
          <w:rFonts w:ascii="Garamond" w:hAnsi="Garamond"/>
          <w:noProof/>
          <w:sz w:val="24"/>
          <w:szCs w:val="24"/>
        </w:rPr>
        <w:t xml:space="preserve">, </w:t>
      </w:r>
      <w:r w:rsidRPr="00C95E79">
        <w:rPr>
          <w:rFonts w:ascii="Garamond" w:hAnsi="Garamond"/>
          <w:i/>
          <w:iCs/>
          <w:noProof/>
          <w:sz w:val="24"/>
          <w:szCs w:val="24"/>
        </w:rPr>
        <w:t>53</w:t>
      </w:r>
      <w:r w:rsidRPr="00C95E79">
        <w:rPr>
          <w:rFonts w:ascii="Garamond" w:hAnsi="Garamond"/>
          <w:noProof/>
          <w:sz w:val="24"/>
          <w:szCs w:val="24"/>
        </w:rPr>
        <w:t>(1), 41–56. https://doi.org/10.1080/01463370500055954</w:t>
      </w:r>
    </w:p>
    <w:p w14:paraId="11F5172B"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Nurilaila, E., Ricahyono, S., Setyadi, D., &amp; Arifin, S. (2020). National Cultures and Politeness Strategies in Intercultural Communication Among Japanese and American Characters in “The Last Samurai” Movie: A Cross-Cultural Pragmatic Analysis. </w:t>
      </w:r>
      <w:r w:rsidRPr="00C95E79">
        <w:rPr>
          <w:rFonts w:ascii="Garamond" w:hAnsi="Garamond"/>
          <w:i/>
          <w:iCs/>
          <w:noProof/>
          <w:sz w:val="24"/>
          <w:szCs w:val="24"/>
        </w:rPr>
        <w:t xml:space="preserve">Social Sciences, Humanities </w:t>
      </w:r>
      <w:r w:rsidRPr="00C95E79">
        <w:rPr>
          <w:rFonts w:ascii="Garamond" w:hAnsi="Garamond"/>
          <w:i/>
          <w:iCs/>
          <w:noProof/>
          <w:sz w:val="24"/>
          <w:szCs w:val="24"/>
        </w:rPr>
        <w:lastRenderedPageBreak/>
        <w:t>and Education Journal (SHE Journal)</w:t>
      </w:r>
      <w:r w:rsidRPr="00C95E79">
        <w:rPr>
          <w:rFonts w:ascii="Garamond" w:hAnsi="Garamond"/>
          <w:noProof/>
          <w:sz w:val="24"/>
          <w:szCs w:val="24"/>
        </w:rPr>
        <w:t xml:space="preserve">, </w:t>
      </w:r>
      <w:r w:rsidRPr="00C95E79">
        <w:rPr>
          <w:rFonts w:ascii="Garamond" w:hAnsi="Garamond"/>
          <w:i/>
          <w:iCs/>
          <w:noProof/>
          <w:sz w:val="24"/>
          <w:szCs w:val="24"/>
        </w:rPr>
        <w:t>1</w:t>
      </w:r>
      <w:r w:rsidRPr="00C95E79">
        <w:rPr>
          <w:rFonts w:ascii="Garamond" w:hAnsi="Garamond"/>
          <w:noProof/>
          <w:sz w:val="24"/>
          <w:szCs w:val="24"/>
        </w:rPr>
        <w:t>(1), 10. https://doi.org/10.25273/she.v1i1.5853</w:t>
      </w:r>
    </w:p>
    <w:p w14:paraId="028679A8"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Permatasari, R., Ayu, D., Sari, P., Islam, U., &amp; Agung, S. (2019). </w:t>
      </w:r>
      <w:r w:rsidRPr="00C95E79">
        <w:rPr>
          <w:rFonts w:ascii="Garamond" w:hAnsi="Garamond"/>
          <w:i/>
          <w:iCs/>
          <w:noProof/>
          <w:sz w:val="24"/>
          <w:szCs w:val="24"/>
        </w:rPr>
        <w:t>The Negative Effects of Ethnocentrism in My Big Fat Greek Wedding Movie</w:t>
      </w:r>
      <w:r w:rsidRPr="00C95E79">
        <w:rPr>
          <w:rFonts w:ascii="Garamond" w:hAnsi="Garamond"/>
          <w:noProof/>
          <w:sz w:val="24"/>
          <w:szCs w:val="24"/>
        </w:rPr>
        <w:t xml:space="preserve">. </w:t>
      </w:r>
      <w:r w:rsidRPr="00C95E79">
        <w:rPr>
          <w:rFonts w:ascii="Garamond" w:hAnsi="Garamond"/>
          <w:i/>
          <w:iCs/>
          <w:noProof/>
          <w:sz w:val="24"/>
          <w:szCs w:val="24"/>
        </w:rPr>
        <w:t>2</w:t>
      </w:r>
      <w:r w:rsidRPr="00C95E79">
        <w:rPr>
          <w:rFonts w:ascii="Garamond" w:hAnsi="Garamond"/>
          <w:noProof/>
          <w:sz w:val="24"/>
          <w:szCs w:val="24"/>
        </w:rPr>
        <w:t>(0), 89–97.</w:t>
      </w:r>
    </w:p>
    <w:p w14:paraId="7BF5DBDF"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szCs w:val="24"/>
        </w:rPr>
      </w:pPr>
      <w:r w:rsidRPr="00C95E79">
        <w:rPr>
          <w:rFonts w:ascii="Garamond" w:hAnsi="Garamond"/>
          <w:noProof/>
          <w:sz w:val="24"/>
          <w:szCs w:val="24"/>
        </w:rPr>
        <w:t xml:space="preserve">Sugimoto, Y. (2010). </w:t>
      </w:r>
      <w:r w:rsidRPr="00C95E79">
        <w:rPr>
          <w:rFonts w:ascii="Garamond" w:hAnsi="Garamond"/>
          <w:i/>
          <w:iCs/>
          <w:noProof/>
          <w:sz w:val="24"/>
          <w:szCs w:val="24"/>
        </w:rPr>
        <w:t>An Introduction to Japanese Society</w:t>
      </w:r>
      <w:r w:rsidRPr="00C95E79">
        <w:rPr>
          <w:rFonts w:ascii="Garamond" w:hAnsi="Garamond"/>
          <w:noProof/>
          <w:sz w:val="24"/>
          <w:szCs w:val="24"/>
        </w:rPr>
        <w:t xml:space="preserve"> (Third Edit). Cambridge University Press.</w:t>
      </w:r>
    </w:p>
    <w:p w14:paraId="220102E9" w14:textId="77777777" w:rsidR="00C95E79" w:rsidRPr="00C95E79" w:rsidRDefault="00C95E79" w:rsidP="00AC065E">
      <w:pPr>
        <w:widowControl w:val="0"/>
        <w:autoSpaceDE w:val="0"/>
        <w:autoSpaceDN w:val="0"/>
        <w:adjustRightInd w:val="0"/>
        <w:spacing w:after="0" w:line="240" w:lineRule="auto"/>
        <w:ind w:left="567" w:hanging="567"/>
        <w:rPr>
          <w:rFonts w:ascii="Garamond" w:hAnsi="Garamond"/>
          <w:noProof/>
          <w:sz w:val="24"/>
        </w:rPr>
      </w:pPr>
      <w:r w:rsidRPr="00C95E79">
        <w:rPr>
          <w:rFonts w:ascii="Garamond" w:hAnsi="Garamond"/>
          <w:noProof/>
          <w:sz w:val="24"/>
          <w:szCs w:val="24"/>
        </w:rPr>
        <w:t xml:space="preserve">Zikargae, M. H. (2013). The Impacts of Ethnocentrism and Stereotype on Inter-Cultural Relations of Ethiopian Higher Education Students Mekonnen Hailemariam Zikargae, Bahir Dar University, Ethiopia. </w:t>
      </w:r>
      <w:r w:rsidRPr="00C95E79">
        <w:rPr>
          <w:rFonts w:ascii="Garamond" w:hAnsi="Garamond"/>
          <w:i/>
          <w:iCs/>
          <w:noProof/>
          <w:sz w:val="24"/>
          <w:szCs w:val="24"/>
        </w:rPr>
        <w:t>Online Journal of Communication and Media Technologies</w:t>
      </w:r>
      <w:r w:rsidRPr="00C95E79">
        <w:rPr>
          <w:rFonts w:ascii="Garamond" w:hAnsi="Garamond"/>
          <w:noProof/>
          <w:sz w:val="24"/>
          <w:szCs w:val="24"/>
        </w:rPr>
        <w:t xml:space="preserve">, </w:t>
      </w:r>
      <w:r w:rsidRPr="00C95E79">
        <w:rPr>
          <w:rFonts w:ascii="Garamond" w:hAnsi="Garamond"/>
          <w:i/>
          <w:iCs/>
          <w:noProof/>
          <w:sz w:val="24"/>
          <w:szCs w:val="24"/>
        </w:rPr>
        <w:t>3</w:t>
      </w:r>
      <w:r w:rsidRPr="00C95E79">
        <w:rPr>
          <w:rFonts w:ascii="Garamond" w:hAnsi="Garamond"/>
          <w:noProof/>
          <w:sz w:val="24"/>
          <w:szCs w:val="24"/>
        </w:rPr>
        <w:t>(4), 126–148.</w:t>
      </w:r>
    </w:p>
    <w:p w14:paraId="118D8434" w14:textId="59A17539" w:rsidR="00AC23A3" w:rsidRPr="00C95E79" w:rsidRDefault="00C95E79" w:rsidP="00AC065E">
      <w:pPr>
        <w:spacing w:after="0" w:line="240" w:lineRule="auto"/>
        <w:ind w:left="567" w:hanging="567"/>
        <w:jc w:val="both"/>
        <w:rPr>
          <w:rFonts w:ascii="Garamond" w:eastAsia="Calisto MT" w:hAnsi="Garamond" w:cs="Calisto MT"/>
          <w:b/>
          <w:color w:val="000000" w:themeColor="text1"/>
          <w:sz w:val="24"/>
          <w:szCs w:val="24"/>
          <w:lang w:val="en-US"/>
        </w:rPr>
      </w:pPr>
      <w:r>
        <w:rPr>
          <w:rFonts w:ascii="Garamond" w:eastAsia="Calisto MT" w:hAnsi="Garamond" w:cs="Calisto MT"/>
          <w:b/>
          <w:color w:val="000000" w:themeColor="text1"/>
          <w:sz w:val="24"/>
          <w:szCs w:val="24"/>
          <w:lang w:val="en-US"/>
        </w:rPr>
        <w:fldChar w:fldCharType="end"/>
      </w:r>
    </w:p>
    <w:sectPr w:rsidR="00AC23A3" w:rsidRPr="00C95E79" w:rsidSect="00C53ADE">
      <w:footerReference w:type="default" r:id="rId13"/>
      <w:headerReference w:type="first" r:id="rId14"/>
      <w:footerReference w:type="first" r:id="rId15"/>
      <w:pgSz w:w="11907" w:h="16839" w:code="9"/>
      <w:pgMar w:top="2268" w:right="2268" w:bottom="2268" w:left="2552" w:header="992" w:footer="85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E6A150" w14:textId="77777777" w:rsidR="00E15C70" w:rsidRPr="00F17B33" w:rsidRDefault="00E15C70" w:rsidP="008B2AFD">
      <w:pPr>
        <w:spacing w:after="0" w:line="240" w:lineRule="auto"/>
      </w:pPr>
      <w:r>
        <w:separator/>
      </w:r>
    </w:p>
  </w:endnote>
  <w:endnote w:type="continuationSeparator" w:id="0">
    <w:p w14:paraId="4306FE47" w14:textId="77777777" w:rsidR="00E15C70" w:rsidRPr="00F17B33" w:rsidRDefault="00E15C70" w:rsidP="008B2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452" w:type="dxa"/>
      <w:tblLook w:val="04A0" w:firstRow="1" w:lastRow="0" w:firstColumn="1" w:lastColumn="0" w:noHBand="0" w:noVBand="1"/>
    </w:tblPr>
    <w:tblGrid>
      <w:gridCol w:w="7123"/>
      <w:gridCol w:w="329"/>
    </w:tblGrid>
    <w:tr w:rsidR="00F42DD1" w:rsidRPr="00457CC5" w14:paraId="62CCC8A6" w14:textId="77777777" w:rsidTr="0077110C">
      <w:trPr>
        <w:trHeight w:val="712"/>
      </w:trPr>
      <w:tc>
        <w:tcPr>
          <w:tcW w:w="7230" w:type="dxa"/>
        </w:tcPr>
        <w:p w14:paraId="54094285" w14:textId="288D9521" w:rsidR="00F42DD1" w:rsidRPr="00457CC5" w:rsidRDefault="00F42DD1" w:rsidP="00BD51B6">
          <w:pPr>
            <w:pStyle w:val="Footer"/>
            <w:rPr>
              <w:rFonts w:ascii="Arial" w:hAnsi="Arial" w:cs="Arial"/>
              <w:sz w:val="16"/>
              <w:szCs w:val="16"/>
            </w:rPr>
          </w:pPr>
        </w:p>
      </w:tc>
      <w:tc>
        <w:tcPr>
          <w:tcW w:w="0" w:type="auto"/>
        </w:tcPr>
        <w:p w14:paraId="0249C30F" w14:textId="77777777" w:rsidR="00F42DD1" w:rsidRPr="00DB33CC" w:rsidRDefault="00F42DD1" w:rsidP="00BD51B6">
          <w:pPr>
            <w:pStyle w:val="Footer"/>
            <w:rPr>
              <w:rFonts w:ascii="Garamond" w:hAnsi="Garamond" w:cs="Arial"/>
              <w:color w:val="FFFFFF" w:themeColor="background1"/>
              <w:sz w:val="24"/>
              <w:szCs w:val="24"/>
            </w:rPr>
          </w:pPr>
          <w:r w:rsidRPr="00DB33CC">
            <w:rPr>
              <w:rFonts w:ascii="Garamond" w:hAnsi="Garamond" w:cs="Arial"/>
              <w:color w:val="FFFFFF" w:themeColor="background1"/>
              <w:sz w:val="24"/>
              <w:szCs w:val="24"/>
            </w:rPr>
            <w:fldChar w:fldCharType="begin"/>
          </w:r>
          <w:r w:rsidRPr="00DB33CC">
            <w:rPr>
              <w:rFonts w:ascii="Garamond" w:hAnsi="Garamond" w:cs="Arial"/>
              <w:color w:val="FFFFFF" w:themeColor="background1"/>
              <w:sz w:val="24"/>
              <w:szCs w:val="24"/>
            </w:rPr>
            <w:instrText xml:space="preserve"> PAGE   \* MERGEFORMAT </w:instrText>
          </w:r>
          <w:r w:rsidRPr="00DB33CC">
            <w:rPr>
              <w:rFonts w:ascii="Garamond" w:hAnsi="Garamond" w:cs="Arial"/>
              <w:color w:val="FFFFFF" w:themeColor="background1"/>
              <w:sz w:val="24"/>
              <w:szCs w:val="24"/>
            </w:rPr>
            <w:fldChar w:fldCharType="separate"/>
          </w:r>
          <w:r w:rsidR="00EE100A">
            <w:rPr>
              <w:rFonts w:ascii="Garamond" w:hAnsi="Garamond" w:cs="Arial"/>
              <w:noProof/>
              <w:color w:val="FFFFFF" w:themeColor="background1"/>
              <w:sz w:val="24"/>
              <w:szCs w:val="24"/>
            </w:rPr>
            <w:t>1</w:t>
          </w:r>
          <w:r w:rsidRPr="00DB33CC">
            <w:rPr>
              <w:rFonts w:ascii="Garamond" w:hAnsi="Garamond" w:cs="Arial"/>
              <w:color w:val="FFFFFF" w:themeColor="background1"/>
              <w:sz w:val="24"/>
              <w:szCs w:val="24"/>
            </w:rPr>
            <w:fldChar w:fldCharType="end"/>
          </w:r>
        </w:p>
      </w:tc>
    </w:tr>
  </w:tbl>
  <w:p w14:paraId="653A7CF8" w14:textId="77777777" w:rsidR="00F42DD1" w:rsidRDefault="00F42D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6985"/>
      <w:gridCol w:w="318"/>
    </w:tblGrid>
    <w:tr w:rsidR="00F42DD1" w14:paraId="381043F5" w14:textId="77777777">
      <w:tc>
        <w:tcPr>
          <w:tcW w:w="0" w:type="auto"/>
        </w:tcPr>
        <w:p w14:paraId="40CDD896" w14:textId="77777777" w:rsidR="00F42DD1" w:rsidRDefault="00F42DD1">
          <w:pPr>
            <w:pStyle w:val="Footer"/>
          </w:pPr>
        </w:p>
      </w:tc>
      <w:tc>
        <w:tcPr>
          <w:tcW w:w="0" w:type="auto"/>
        </w:tcPr>
        <w:p w14:paraId="33FAD027" w14:textId="77777777" w:rsidR="00F42DD1" w:rsidRDefault="00F42DD1" w:rsidP="00BD51B6">
          <w:pPr>
            <w:pStyle w:val="Footer"/>
          </w:pPr>
        </w:p>
      </w:tc>
    </w:tr>
    <w:tr w:rsidR="00F42DD1" w14:paraId="29C95B62" w14:textId="77777777" w:rsidTr="00BD51B6">
      <w:tc>
        <w:tcPr>
          <w:tcW w:w="0" w:type="auto"/>
        </w:tcPr>
        <w:tbl>
          <w:tblPr>
            <w:tblW w:w="7452" w:type="dxa"/>
            <w:tblLook w:val="04A0" w:firstRow="1" w:lastRow="0" w:firstColumn="1" w:lastColumn="0" w:noHBand="0" w:noVBand="1"/>
          </w:tblPr>
          <w:tblGrid>
            <w:gridCol w:w="7230"/>
            <w:gridCol w:w="222"/>
          </w:tblGrid>
          <w:tr w:rsidR="00F42DD1" w:rsidRPr="00457CC5" w14:paraId="3E337E54" w14:textId="77777777" w:rsidTr="00BD51B6">
            <w:tc>
              <w:tcPr>
                <w:tcW w:w="7230" w:type="dxa"/>
              </w:tcPr>
              <w:p w14:paraId="630BD509" w14:textId="77777777" w:rsidR="00F42DD1" w:rsidRDefault="00F42DD1" w:rsidP="00BD51B6">
                <w:pPr>
                  <w:pStyle w:val="Footer"/>
                  <w:rPr>
                    <w:rFonts w:ascii="Arial" w:hAnsi="Arial" w:cs="Arial"/>
                    <w:b/>
                    <w:sz w:val="16"/>
                    <w:szCs w:val="16"/>
                  </w:rPr>
                </w:pPr>
                <w:r w:rsidRPr="00457CC5">
                  <w:rPr>
                    <w:rFonts w:ascii="Arial" w:hAnsi="Arial" w:cs="Arial"/>
                    <w:b/>
                    <w:sz w:val="16"/>
                    <w:szCs w:val="16"/>
                  </w:rPr>
                  <w:t>Title</w:t>
                </w:r>
              </w:p>
              <w:p w14:paraId="57F89B9A" w14:textId="77777777" w:rsidR="00F42DD1" w:rsidRPr="00457CC5" w:rsidRDefault="00F42DD1" w:rsidP="00BD51B6">
                <w:pPr>
                  <w:pStyle w:val="Footer"/>
                  <w:rPr>
                    <w:rFonts w:ascii="Arial" w:hAnsi="Arial" w:cs="Arial"/>
                    <w:b/>
                    <w:sz w:val="16"/>
                    <w:szCs w:val="16"/>
                  </w:rPr>
                </w:pPr>
                <w:r w:rsidRPr="00457CC5">
                  <w:rPr>
                    <w:rFonts w:ascii="Arial" w:hAnsi="Arial" w:cs="Arial"/>
                    <w:i/>
                    <w:sz w:val="16"/>
                    <w:szCs w:val="16"/>
                  </w:rPr>
                  <w:t>Author</w:t>
                </w:r>
              </w:p>
              <w:p w14:paraId="77763AE8" w14:textId="77777777" w:rsidR="00F42DD1" w:rsidRPr="00457CC5" w:rsidRDefault="00F42DD1" w:rsidP="00BD51B6">
                <w:pPr>
                  <w:pStyle w:val="Footer"/>
                  <w:rPr>
                    <w:rFonts w:ascii="Arial" w:hAnsi="Arial" w:cs="Arial"/>
                    <w:sz w:val="16"/>
                    <w:szCs w:val="16"/>
                  </w:rPr>
                </w:pPr>
                <w:r w:rsidRPr="00457CC5">
                  <w:rPr>
                    <w:rFonts w:ascii="Arial" w:hAnsi="Arial" w:cs="Arial"/>
                    <w:sz w:val="16"/>
                    <w:szCs w:val="16"/>
                  </w:rPr>
                  <w:t>DOI Link:</w:t>
                </w:r>
              </w:p>
              <w:p w14:paraId="0DBEDFEE" w14:textId="77777777" w:rsidR="00F42DD1" w:rsidRPr="00457CC5" w:rsidRDefault="00F42DD1" w:rsidP="00BD51B6">
                <w:pPr>
                  <w:pStyle w:val="Footer"/>
                  <w:rPr>
                    <w:rFonts w:ascii="Arial" w:hAnsi="Arial" w:cs="Arial"/>
                    <w:sz w:val="16"/>
                    <w:szCs w:val="16"/>
                  </w:rPr>
                </w:pPr>
                <w:r w:rsidRPr="00457CC5">
                  <w:rPr>
                    <w:rFonts w:ascii="Arial" w:hAnsi="Arial" w:cs="Arial"/>
                    <w:sz w:val="16"/>
                    <w:szCs w:val="16"/>
                  </w:rPr>
                  <w:t>Article DOI:</w:t>
                </w:r>
              </w:p>
            </w:tc>
            <w:tc>
              <w:tcPr>
                <w:tcW w:w="0" w:type="auto"/>
              </w:tcPr>
              <w:p w14:paraId="6EA1547F" w14:textId="77777777" w:rsidR="00F42DD1" w:rsidRPr="00457CC5" w:rsidRDefault="00F42DD1" w:rsidP="00BD51B6">
                <w:pPr>
                  <w:pStyle w:val="Footer"/>
                  <w:rPr>
                    <w:rFonts w:ascii="Arial" w:hAnsi="Arial" w:cs="Arial"/>
                    <w:sz w:val="16"/>
                    <w:szCs w:val="16"/>
                  </w:rPr>
                </w:pPr>
              </w:p>
            </w:tc>
          </w:tr>
        </w:tbl>
        <w:p w14:paraId="58822F76" w14:textId="77777777" w:rsidR="00F42DD1" w:rsidRDefault="00F42DD1" w:rsidP="00BD51B6">
          <w:pPr>
            <w:pStyle w:val="Footer"/>
          </w:pPr>
        </w:p>
      </w:tc>
      <w:tc>
        <w:tcPr>
          <w:tcW w:w="0" w:type="auto"/>
        </w:tcPr>
        <w:p w14:paraId="15639EA2" w14:textId="77777777" w:rsidR="00F42DD1" w:rsidRPr="008B2AFD" w:rsidRDefault="00F42DD1" w:rsidP="00BD51B6">
          <w:pPr>
            <w:pStyle w:val="Footer"/>
            <w:rPr>
              <w:rFonts w:ascii="Garamond" w:hAnsi="Garamond"/>
              <w:sz w:val="24"/>
              <w:szCs w:val="24"/>
            </w:rPr>
          </w:pPr>
          <w:r w:rsidRPr="008B2AFD">
            <w:rPr>
              <w:rFonts w:ascii="Garamond" w:hAnsi="Garamond"/>
              <w:sz w:val="24"/>
              <w:szCs w:val="24"/>
            </w:rPr>
            <w:fldChar w:fldCharType="begin"/>
          </w:r>
          <w:r w:rsidRPr="008B2AFD">
            <w:rPr>
              <w:rFonts w:ascii="Garamond" w:hAnsi="Garamond"/>
              <w:sz w:val="24"/>
              <w:szCs w:val="24"/>
            </w:rPr>
            <w:instrText xml:space="preserve"> PAGE   \* MERGEFORMAT </w:instrText>
          </w:r>
          <w:r w:rsidRPr="008B2AFD">
            <w:rPr>
              <w:rFonts w:ascii="Garamond" w:hAnsi="Garamond"/>
              <w:sz w:val="24"/>
              <w:szCs w:val="24"/>
            </w:rPr>
            <w:fldChar w:fldCharType="separate"/>
          </w:r>
          <w:r>
            <w:rPr>
              <w:rFonts w:ascii="Garamond" w:hAnsi="Garamond"/>
              <w:noProof/>
              <w:sz w:val="24"/>
              <w:szCs w:val="24"/>
            </w:rPr>
            <w:t>1</w:t>
          </w:r>
          <w:r w:rsidRPr="008B2AFD">
            <w:rPr>
              <w:rFonts w:ascii="Garamond" w:hAnsi="Garamond"/>
              <w:sz w:val="24"/>
              <w:szCs w:val="24"/>
            </w:rPr>
            <w:fldChar w:fldCharType="end"/>
          </w:r>
        </w:p>
      </w:tc>
    </w:tr>
  </w:tbl>
  <w:p w14:paraId="2CC390B9" w14:textId="77777777" w:rsidR="00F42DD1" w:rsidRDefault="00F42D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D6C2E9" w14:textId="77777777" w:rsidR="00E15C70" w:rsidRPr="00F17B33" w:rsidRDefault="00E15C70" w:rsidP="008B2AFD">
      <w:pPr>
        <w:spacing w:after="0" w:line="240" w:lineRule="auto"/>
      </w:pPr>
      <w:r>
        <w:separator/>
      </w:r>
    </w:p>
  </w:footnote>
  <w:footnote w:type="continuationSeparator" w:id="0">
    <w:p w14:paraId="4C25725B" w14:textId="77777777" w:rsidR="00E15C70" w:rsidRPr="00F17B33" w:rsidRDefault="00E15C70" w:rsidP="008B2A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67A15" w14:textId="77777777" w:rsidR="00F42DD1" w:rsidRDefault="00F42DD1">
    <w:pPr>
      <w:pStyle w:val="Header"/>
    </w:pPr>
  </w:p>
  <w:tbl>
    <w:tblPr>
      <w:tblStyle w:val="TableGrid"/>
      <w:tblW w:w="72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992"/>
      <w:gridCol w:w="1985"/>
    </w:tblGrid>
    <w:tr w:rsidR="00F42DD1" w14:paraId="6924A16E" w14:textId="77777777" w:rsidTr="008B2AFD">
      <w:tc>
        <w:tcPr>
          <w:tcW w:w="4253" w:type="dxa"/>
        </w:tcPr>
        <w:p w14:paraId="68A63358" w14:textId="77777777" w:rsidR="00F42DD1" w:rsidRPr="008A2896" w:rsidRDefault="00F42DD1" w:rsidP="00BD51B6">
          <w:pPr>
            <w:pStyle w:val="Header"/>
            <w:rPr>
              <w:rFonts w:ascii="Arial" w:hAnsi="Arial" w:cs="Arial"/>
              <w:sz w:val="16"/>
              <w:szCs w:val="16"/>
            </w:rPr>
          </w:pPr>
          <w:proofErr w:type="spellStart"/>
          <w:r w:rsidRPr="008A2896">
            <w:rPr>
              <w:rFonts w:ascii="Arial" w:hAnsi="Arial" w:cs="Arial"/>
              <w:sz w:val="16"/>
              <w:szCs w:val="16"/>
            </w:rPr>
            <w:t>Lensa</w:t>
          </w:r>
          <w:proofErr w:type="spellEnd"/>
          <w:r w:rsidRPr="008A2896">
            <w:rPr>
              <w:rFonts w:ascii="Arial" w:hAnsi="Arial" w:cs="Arial"/>
              <w:sz w:val="16"/>
              <w:szCs w:val="16"/>
            </w:rPr>
            <w:t xml:space="preserve">: </w:t>
          </w:r>
          <w:proofErr w:type="spellStart"/>
          <w:r w:rsidRPr="008A2896">
            <w:rPr>
              <w:rFonts w:ascii="Arial" w:hAnsi="Arial" w:cs="Arial"/>
              <w:sz w:val="16"/>
              <w:szCs w:val="16"/>
            </w:rPr>
            <w:t>Kajian</w:t>
          </w:r>
          <w:proofErr w:type="spellEnd"/>
          <w:r w:rsidRPr="008A2896">
            <w:rPr>
              <w:rFonts w:ascii="Arial" w:hAnsi="Arial" w:cs="Arial"/>
              <w:sz w:val="16"/>
              <w:szCs w:val="16"/>
            </w:rPr>
            <w:t xml:space="preserve"> </w:t>
          </w:r>
          <w:proofErr w:type="spellStart"/>
          <w:r w:rsidRPr="008A2896">
            <w:rPr>
              <w:rFonts w:ascii="Arial" w:hAnsi="Arial" w:cs="Arial"/>
              <w:sz w:val="16"/>
              <w:szCs w:val="16"/>
            </w:rPr>
            <w:t>Kebahasaan</w:t>
          </w:r>
          <w:proofErr w:type="spellEnd"/>
          <w:r w:rsidRPr="008A2896">
            <w:rPr>
              <w:rFonts w:ascii="Arial" w:hAnsi="Arial" w:cs="Arial"/>
              <w:sz w:val="16"/>
              <w:szCs w:val="16"/>
            </w:rPr>
            <w:t xml:space="preserve">, </w:t>
          </w:r>
          <w:proofErr w:type="spellStart"/>
          <w:r w:rsidRPr="008A2896">
            <w:rPr>
              <w:rFonts w:ascii="Arial" w:hAnsi="Arial" w:cs="Arial"/>
              <w:sz w:val="16"/>
              <w:szCs w:val="16"/>
            </w:rPr>
            <w:t>Kesusastraan</w:t>
          </w:r>
          <w:proofErr w:type="spellEnd"/>
          <w:r w:rsidRPr="008A2896">
            <w:rPr>
              <w:rFonts w:ascii="Arial" w:hAnsi="Arial" w:cs="Arial"/>
              <w:sz w:val="16"/>
              <w:szCs w:val="16"/>
            </w:rPr>
            <w:t xml:space="preserve">, </w:t>
          </w:r>
          <w:proofErr w:type="spellStart"/>
          <w:r w:rsidRPr="008A2896">
            <w:rPr>
              <w:rFonts w:ascii="Arial" w:hAnsi="Arial" w:cs="Arial"/>
              <w:sz w:val="16"/>
              <w:szCs w:val="16"/>
            </w:rPr>
            <w:t>dan</w:t>
          </w:r>
          <w:proofErr w:type="spellEnd"/>
          <w:r w:rsidRPr="008A2896">
            <w:rPr>
              <w:rFonts w:ascii="Arial" w:hAnsi="Arial" w:cs="Arial"/>
              <w:sz w:val="16"/>
              <w:szCs w:val="16"/>
            </w:rPr>
            <w:t xml:space="preserve"> </w:t>
          </w:r>
          <w:proofErr w:type="spellStart"/>
          <w:r w:rsidRPr="008A2896">
            <w:rPr>
              <w:rFonts w:ascii="Arial" w:hAnsi="Arial" w:cs="Arial"/>
              <w:sz w:val="16"/>
              <w:szCs w:val="16"/>
            </w:rPr>
            <w:t>Budaya</w:t>
          </w:r>
          <w:proofErr w:type="spellEnd"/>
        </w:p>
      </w:tc>
      <w:tc>
        <w:tcPr>
          <w:tcW w:w="992" w:type="dxa"/>
        </w:tcPr>
        <w:p w14:paraId="4B0CAE41" w14:textId="77777777" w:rsidR="00F42DD1" w:rsidRDefault="00F42DD1" w:rsidP="00BD51B6">
          <w:pPr>
            <w:pStyle w:val="Header"/>
            <w:rPr>
              <w:rFonts w:ascii="Arial" w:hAnsi="Arial" w:cs="Arial"/>
              <w:sz w:val="16"/>
            </w:rPr>
          </w:pPr>
        </w:p>
      </w:tc>
      <w:tc>
        <w:tcPr>
          <w:tcW w:w="1985" w:type="dxa"/>
        </w:tcPr>
        <w:p w14:paraId="4085D40C" w14:textId="77777777" w:rsidR="00F42DD1" w:rsidRDefault="00F42DD1" w:rsidP="00BD51B6">
          <w:pPr>
            <w:pStyle w:val="Header"/>
            <w:jc w:val="right"/>
            <w:rPr>
              <w:rFonts w:ascii="Arial" w:hAnsi="Arial" w:cs="Arial"/>
              <w:sz w:val="16"/>
            </w:rPr>
          </w:pPr>
          <w:r>
            <w:rPr>
              <w:rFonts w:ascii="Arial" w:hAnsi="Arial" w:cs="Arial"/>
              <w:sz w:val="16"/>
            </w:rPr>
            <w:t>p-ISSN: 2086-6100</w:t>
          </w:r>
        </w:p>
      </w:tc>
    </w:tr>
    <w:tr w:rsidR="00F42DD1" w14:paraId="581B5929" w14:textId="77777777" w:rsidTr="008B2AFD">
      <w:tc>
        <w:tcPr>
          <w:tcW w:w="4253" w:type="dxa"/>
        </w:tcPr>
        <w:p w14:paraId="3D51E755" w14:textId="77777777" w:rsidR="00F42DD1" w:rsidRDefault="00F42DD1" w:rsidP="00BD51B6">
          <w:pPr>
            <w:pStyle w:val="Header"/>
            <w:rPr>
              <w:rFonts w:ascii="Arial" w:hAnsi="Arial" w:cs="Arial"/>
              <w:sz w:val="16"/>
            </w:rPr>
          </w:pPr>
          <w:r>
            <w:rPr>
              <w:rFonts w:ascii="Arial" w:hAnsi="Arial" w:cs="Arial"/>
              <w:sz w:val="16"/>
            </w:rPr>
            <w:t xml:space="preserve">Volume 8 </w:t>
          </w:r>
          <w:proofErr w:type="spellStart"/>
          <w:r>
            <w:rPr>
              <w:rFonts w:ascii="Arial" w:hAnsi="Arial" w:cs="Arial"/>
              <w:sz w:val="16"/>
            </w:rPr>
            <w:t>Nomor</w:t>
          </w:r>
          <w:proofErr w:type="spellEnd"/>
          <w:r>
            <w:rPr>
              <w:rFonts w:ascii="Arial" w:hAnsi="Arial" w:cs="Arial"/>
              <w:sz w:val="16"/>
            </w:rPr>
            <w:t xml:space="preserve"> 1</w:t>
          </w:r>
        </w:p>
      </w:tc>
      <w:tc>
        <w:tcPr>
          <w:tcW w:w="992" w:type="dxa"/>
        </w:tcPr>
        <w:p w14:paraId="0A2470B6" w14:textId="77777777" w:rsidR="00F42DD1" w:rsidRDefault="00F42DD1" w:rsidP="00BD51B6">
          <w:pPr>
            <w:pStyle w:val="Header"/>
            <w:rPr>
              <w:rFonts w:ascii="Arial" w:hAnsi="Arial" w:cs="Arial"/>
              <w:sz w:val="16"/>
            </w:rPr>
          </w:pPr>
        </w:p>
      </w:tc>
      <w:tc>
        <w:tcPr>
          <w:tcW w:w="1985" w:type="dxa"/>
        </w:tcPr>
        <w:p w14:paraId="3304BEE0" w14:textId="77777777" w:rsidR="00F42DD1" w:rsidRDefault="00F42DD1" w:rsidP="00BD51B6">
          <w:pPr>
            <w:pStyle w:val="Header"/>
            <w:jc w:val="right"/>
            <w:rPr>
              <w:rFonts w:ascii="Arial" w:hAnsi="Arial" w:cs="Arial"/>
              <w:sz w:val="16"/>
            </w:rPr>
          </w:pPr>
          <w:r>
            <w:rPr>
              <w:rFonts w:ascii="Arial" w:hAnsi="Arial" w:cs="Arial"/>
              <w:sz w:val="16"/>
            </w:rPr>
            <w:t>e-ISSN: 2503-328X</w:t>
          </w:r>
        </w:p>
      </w:tc>
    </w:tr>
  </w:tbl>
  <w:p w14:paraId="2C38662B" w14:textId="77777777" w:rsidR="00F42DD1" w:rsidRDefault="00F42D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540B45"/>
    <w:multiLevelType w:val="hybridMultilevel"/>
    <w:tmpl w:val="6122A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0A2F80"/>
    <w:multiLevelType w:val="hybridMultilevel"/>
    <w:tmpl w:val="33966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6E7D14"/>
    <w:multiLevelType w:val="hybridMultilevel"/>
    <w:tmpl w:val="9DB4A2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K0MDayNDc3tDQzMDVS0lEKTi0uzszPAykwNKgFAMsW6qItAAAA"/>
  </w:docVars>
  <w:rsids>
    <w:rsidRoot w:val="008B2AFD"/>
    <w:rsid w:val="00012069"/>
    <w:rsid w:val="00012D78"/>
    <w:rsid w:val="000172E8"/>
    <w:rsid w:val="0002572B"/>
    <w:rsid w:val="00047609"/>
    <w:rsid w:val="00063BF5"/>
    <w:rsid w:val="000B668E"/>
    <w:rsid w:val="00100C27"/>
    <w:rsid w:val="00137686"/>
    <w:rsid w:val="0015306D"/>
    <w:rsid w:val="00166497"/>
    <w:rsid w:val="00174C65"/>
    <w:rsid w:val="0017551B"/>
    <w:rsid w:val="0018416C"/>
    <w:rsid w:val="001A4009"/>
    <w:rsid w:val="001A41CD"/>
    <w:rsid w:val="001B24A1"/>
    <w:rsid w:val="001D1616"/>
    <w:rsid w:val="001D2A08"/>
    <w:rsid w:val="002002B2"/>
    <w:rsid w:val="00207FF0"/>
    <w:rsid w:val="0021086D"/>
    <w:rsid w:val="0025211B"/>
    <w:rsid w:val="0025772E"/>
    <w:rsid w:val="002625B4"/>
    <w:rsid w:val="002627EC"/>
    <w:rsid w:val="002A74C6"/>
    <w:rsid w:val="002B1CED"/>
    <w:rsid w:val="002C159E"/>
    <w:rsid w:val="002D1494"/>
    <w:rsid w:val="00303E11"/>
    <w:rsid w:val="00316CE9"/>
    <w:rsid w:val="00322384"/>
    <w:rsid w:val="00336E06"/>
    <w:rsid w:val="00381339"/>
    <w:rsid w:val="003A14EF"/>
    <w:rsid w:val="003D4D33"/>
    <w:rsid w:val="0040033E"/>
    <w:rsid w:val="00426E1F"/>
    <w:rsid w:val="00446CCB"/>
    <w:rsid w:val="00450783"/>
    <w:rsid w:val="00477859"/>
    <w:rsid w:val="00492128"/>
    <w:rsid w:val="004B26EF"/>
    <w:rsid w:val="004B66C8"/>
    <w:rsid w:val="004C2AB3"/>
    <w:rsid w:val="004C6FC3"/>
    <w:rsid w:val="004D323C"/>
    <w:rsid w:val="0051177C"/>
    <w:rsid w:val="00512BB2"/>
    <w:rsid w:val="005149BC"/>
    <w:rsid w:val="005224EC"/>
    <w:rsid w:val="005338AC"/>
    <w:rsid w:val="00555BE8"/>
    <w:rsid w:val="0057495D"/>
    <w:rsid w:val="00575144"/>
    <w:rsid w:val="005911F9"/>
    <w:rsid w:val="005D5937"/>
    <w:rsid w:val="005F30C5"/>
    <w:rsid w:val="0061266C"/>
    <w:rsid w:val="00613341"/>
    <w:rsid w:val="006318F3"/>
    <w:rsid w:val="00680199"/>
    <w:rsid w:val="00686458"/>
    <w:rsid w:val="006B3418"/>
    <w:rsid w:val="006E0419"/>
    <w:rsid w:val="00702167"/>
    <w:rsid w:val="00712D41"/>
    <w:rsid w:val="00733716"/>
    <w:rsid w:val="0077110C"/>
    <w:rsid w:val="00775D27"/>
    <w:rsid w:val="007943F8"/>
    <w:rsid w:val="007956A6"/>
    <w:rsid w:val="007C1799"/>
    <w:rsid w:val="007D6333"/>
    <w:rsid w:val="007E5654"/>
    <w:rsid w:val="008032E9"/>
    <w:rsid w:val="00810041"/>
    <w:rsid w:val="008211E2"/>
    <w:rsid w:val="00852BEF"/>
    <w:rsid w:val="00852CFD"/>
    <w:rsid w:val="00864856"/>
    <w:rsid w:val="00891567"/>
    <w:rsid w:val="00896227"/>
    <w:rsid w:val="008B2AFD"/>
    <w:rsid w:val="008C0622"/>
    <w:rsid w:val="008C66FD"/>
    <w:rsid w:val="008F1D44"/>
    <w:rsid w:val="00935EDB"/>
    <w:rsid w:val="00961EE0"/>
    <w:rsid w:val="00985167"/>
    <w:rsid w:val="009D421C"/>
    <w:rsid w:val="00A2168E"/>
    <w:rsid w:val="00A3661F"/>
    <w:rsid w:val="00A70E31"/>
    <w:rsid w:val="00AB43A4"/>
    <w:rsid w:val="00AB7A91"/>
    <w:rsid w:val="00AC065E"/>
    <w:rsid w:val="00AC23A3"/>
    <w:rsid w:val="00AD4F90"/>
    <w:rsid w:val="00AE35FF"/>
    <w:rsid w:val="00B23FEC"/>
    <w:rsid w:val="00B750FE"/>
    <w:rsid w:val="00B802D2"/>
    <w:rsid w:val="00B87A1B"/>
    <w:rsid w:val="00BB2AF7"/>
    <w:rsid w:val="00BD51B6"/>
    <w:rsid w:val="00BD6E3E"/>
    <w:rsid w:val="00C043E8"/>
    <w:rsid w:val="00C53ADE"/>
    <w:rsid w:val="00C84932"/>
    <w:rsid w:val="00C95E79"/>
    <w:rsid w:val="00CC2481"/>
    <w:rsid w:val="00CC6F45"/>
    <w:rsid w:val="00CD3093"/>
    <w:rsid w:val="00CE27E1"/>
    <w:rsid w:val="00D534DE"/>
    <w:rsid w:val="00D621E7"/>
    <w:rsid w:val="00D776B7"/>
    <w:rsid w:val="00DB0206"/>
    <w:rsid w:val="00DB33CC"/>
    <w:rsid w:val="00DC627F"/>
    <w:rsid w:val="00DE359A"/>
    <w:rsid w:val="00E043E5"/>
    <w:rsid w:val="00E049DF"/>
    <w:rsid w:val="00E15C70"/>
    <w:rsid w:val="00E312FD"/>
    <w:rsid w:val="00EC182D"/>
    <w:rsid w:val="00EE100A"/>
    <w:rsid w:val="00EE7CC0"/>
    <w:rsid w:val="00F06D98"/>
    <w:rsid w:val="00F31264"/>
    <w:rsid w:val="00F33F81"/>
    <w:rsid w:val="00F36605"/>
    <w:rsid w:val="00F36D18"/>
    <w:rsid w:val="00F40E2A"/>
    <w:rsid w:val="00F42DD1"/>
    <w:rsid w:val="00F44B2F"/>
    <w:rsid w:val="00F801C9"/>
    <w:rsid w:val="00F85E33"/>
    <w:rsid w:val="00FE0DCD"/>
    <w:rsid w:val="00FE3C47"/>
    <w:rsid w:val="00FF6E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40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AFD"/>
    <w:pPr>
      <w:spacing w:after="200" w:line="276" w:lineRule="auto"/>
      <w:jc w:val="left"/>
    </w:pPr>
    <w:rPr>
      <w:rFonts w:ascii="Calibri" w:eastAsia="Times New Roman" w:hAnsi="Calibri" w:cs="Times New Roman"/>
      <w:lang w:val="en-AU"/>
    </w:rPr>
  </w:style>
  <w:style w:type="paragraph" w:styleId="Heading1">
    <w:name w:val="heading 1"/>
    <w:basedOn w:val="Normal"/>
    <w:next w:val="BodyText"/>
    <w:link w:val="Heading1Char"/>
    <w:uiPriority w:val="99"/>
    <w:qFormat/>
    <w:rsid w:val="008B2AFD"/>
    <w:pPr>
      <w:keepNext/>
      <w:widowControl w:val="0"/>
      <w:suppressAutoHyphens/>
      <w:spacing w:before="240" w:after="120" w:line="360" w:lineRule="auto"/>
      <w:ind w:left="1080" w:hanging="720"/>
      <w:jc w:val="both"/>
      <w:outlineLvl w:val="0"/>
    </w:pPr>
    <w:rPr>
      <w:rFonts w:ascii="Times New Roman" w:eastAsia="MS Mincho" w:hAnsi="Times New Roman"/>
      <w:b/>
      <w:bCs/>
      <w:kern w:val="1"/>
      <w:sz w:val="24"/>
      <w:szCs w:val="24"/>
    </w:rPr>
  </w:style>
  <w:style w:type="paragraph" w:styleId="Heading2">
    <w:name w:val="heading 2"/>
    <w:basedOn w:val="Normal"/>
    <w:next w:val="BodyText"/>
    <w:link w:val="Heading2Char"/>
    <w:uiPriority w:val="99"/>
    <w:qFormat/>
    <w:rsid w:val="008B2AFD"/>
    <w:pPr>
      <w:keepNext/>
      <w:widowControl w:val="0"/>
      <w:tabs>
        <w:tab w:val="num" w:pos="360"/>
      </w:tabs>
      <w:suppressAutoHyphens/>
      <w:spacing w:before="240" w:after="120" w:line="240" w:lineRule="auto"/>
      <w:jc w:val="both"/>
      <w:outlineLvl w:val="1"/>
    </w:pPr>
    <w:rPr>
      <w:rFonts w:ascii="Arial" w:eastAsia="MS Mincho" w:hAnsi="Arial"/>
      <w:b/>
      <w:bCs/>
      <w:i/>
      <w:iCs/>
      <w:kern w:val="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B2AFD"/>
    <w:rPr>
      <w:rFonts w:ascii="Times New Roman" w:eastAsia="MS Mincho" w:hAnsi="Times New Roman" w:cs="Times New Roman"/>
      <w:b/>
      <w:bCs/>
      <w:kern w:val="1"/>
      <w:sz w:val="24"/>
      <w:szCs w:val="24"/>
      <w:lang w:val="en-AU"/>
    </w:rPr>
  </w:style>
  <w:style w:type="character" w:customStyle="1" w:styleId="Heading2Char">
    <w:name w:val="Heading 2 Char"/>
    <w:basedOn w:val="DefaultParagraphFont"/>
    <w:link w:val="Heading2"/>
    <w:uiPriority w:val="99"/>
    <w:rsid w:val="008B2AFD"/>
    <w:rPr>
      <w:rFonts w:ascii="Arial" w:eastAsia="MS Mincho" w:hAnsi="Arial" w:cs="Times New Roman"/>
      <w:b/>
      <w:bCs/>
      <w:i/>
      <w:iCs/>
      <w:kern w:val="1"/>
      <w:sz w:val="28"/>
      <w:szCs w:val="28"/>
      <w:lang w:val="en-AU"/>
    </w:rPr>
  </w:style>
  <w:style w:type="paragraph" w:styleId="Footer">
    <w:name w:val="footer"/>
    <w:basedOn w:val="Normal"/>
    <w:link w:val="FooterChar"/>
    <w:uiPriority w:val="99"/>
    <w:unhideWhenUsed/>
    <w:rsid w:val="008B2AFD"/>
    <w:pPr>
      <w:tabs>
        <w:tab w:val="center" w:pos="4680"/>
        <w:tab w:val="right" w:pos="9360"/>
      </w:tabs>
      <w:spacing w:after="0" w:line="240" w:lineRule="auto"/>
    </w:pPr>
    <w:rPr>
      <w:sz w:val="20"/>
      <w:szCs w:val="20"/>
      <w:lang w:val="en-GB"/>
    </w:rPr>
  </w:style>
  <w:style w:type="character" w:customStyle="1" w:styleId="FooterChar">
    <w:name w:val="Footer Char"/>
    <w:basedOn w:val="DefaultParagraphFont"/>
    <w:link w:val="Footer"/>
    <w:uiPriority w:val="99"/>
    <w:rsid w:val="008B2AFD"/>
    <w:rPr>
      <w:rFonts w:ascii="Calibri" w:eastAsia="Times New Roman" w:hAnsi="Calibri" w:cs="Times New Roman"/>
      <w:sz w:val="20"/>
      <w:szCs w:val="20"/>
      <w:lang w:val="en-GB"/>
    </w:rPr>
  </w:style>
  <w:style w:type="paragraph" w:styleId="BodyText">
    <w:name w:val="Body Text"/>
    <w:basedOn w:val="Normal"/>
    <w:link w:val="BodyTextChar"/>
    <w:uiPriority w:val="99"/>
    <w:unhideWhenUsed/>
    <w:rsid w:val="008B2AFD"/>
    <w:pPr>
      <w:widowControl w:val="0"/>
      <w:autoSpaceDE w:val="0"/>
      <w:autoSpaceDN w:val="0"/>
      <w:adjustRightInd w:val="0"/>
      <w:spacing w:after="120" w:line="240" w:lineRule="auto"/>
      <w:jc w:val="both"/>
    </w:pPr>
    <w:rPr>
      <w:rFonts w:ascii="Arial" w:hAnsi="Arial"/>
      <w:sz w:val="24"/>
      <w:szCs w:val="20"/>
      <w:lang w:eastAsia="en-AU"/>
    </w:rPr>
  </w:style>
  <w:style w:type="character" w:customStyle="1" w:styleId="BodyTextChar">
    <w:name w:val="Body Text Char"/>
    <w:basedOn w:val="DefaultParagraphFont"/>
    <w:link w:val="BodyText"/>
    <w:uiPriority w:val="99"/>
    <w:rsid w:val="008B2AFD"/>
    <w:rPr>
      <w:rFonts w:ascii="Arial" w:eastAsia="Times New Roman" w:hAnsi="Arial" w:cs="Times New Roman"/>
      <w:sz w:val="24"/>
      <w:szCs w:val="20"/>
      <w:lang w:val="en-AU" w:eastAsia="en-AU"/>
    </w:rPr>
  </w:style>
  <w:style w:type="paragraph" w:styleId="NoSpacing">
    <w:name w:val="No Spacing"/>
    <w:uiPriority w:val="1"/>
    <w:qFormat/>
    <w:rsid w:val="008B2AFD"/>
    <w:pPr>
      <w:widowControl w:val="0"/>
      <w:autoSpaceDE w:val="0"/>
      <w:autoSpaceDN w:val="0"/>
      <w:adjustRightInd w:val="0"/>
      <w:spacing w:line="240" w:lineRule="auto"/>
      <w:ind w:left="720" w:hanging="720"/>
    </w:pPr>
    <w:rPr>
      <w:rFonts w:ascii="Arial" w:eastAsia="Times New Roman" w:hAnsi="Arial" w:cs="Times New Roman"/>
      <w:sz w:val="24"/>
      <w:szCs w:val="24"/>
      <w:lang w:val="en-AU" w:eastAsia="en-AU"/>
    </w:rPr>
  </w:style>
  <w:style w:type="paragraph" w:styleId="ListParagraph">
    <w:name w:val="List Paragraph"/>
    <w:aliases w:val="Body of text"/>
    <w:basedOn w:val="Normal"/>
    <w:link w:val="ListParagraphChar"/>
    <w:uiPriority w:val="34"/>
    <w:qFormat/>
    <w:rsid w:val="008B2AFD"/>
    <w:pPr>
      <w:ind w:left="720"/>
      <w:contextualSpacing/>
    </w:pPr>
  </w:style>
  <w:style w:type="character" w:styleId="Hyperlink">
    <w:name w:val="Hyperlink"/>
    <w:rsid w:val="008B2AFD"/>
    <w:rPr>
      <w:rFonts w:cs="Times New Roman"/>
      <w:color w:val="000080"/>
      <w:u w:val="single"/>
    </w:rPr>
  </w:style>
  <w:style w:type="character" w:customStyle="1" w:styleId="ListParagraphChar">
    <w:name w:val="List Paragraph Char"/>
    <w:aliases w:val="Body of text Char"/>
    <w:link w:val="ListParagraph"/>
    <w:uiPriority w:val="34"/>
    <w:locked/>
    <w:rsid w:val="008B2AFD"/>
    <w:rPr>
      <w:rFonts w:ascii="Calibri" w:eastAsia="Times New Roman" w:hAnsi="Calibri" w:cs="Times New Roman"/>
      <w:lang w:val="en-AU"/>
    </w:rPr>
  </w:style>
  <w:style w:type="paragraph" w:styleId="Caption">
    <w:name w:val="caption"/>
    <w:basedOn w:val="Normal"/>
    <w:next w:val="Normal"/>
    <w:uiPriority w:val="35"/>
    <w:unhideWhenUsed/>
    <w:qFormat/>
    <w:rsid w:val="008B2AFD"/>
    <w:pPr>
      <w:spacing w:line="240" w:lineRule="auto"/>
    </w:pPr>
    <w:rPr>
      <w:b/>
      <w:bCs/>
      <w:color w:val="4F81BD" w:themeColor="accent1"/>
      <w:sz w:val="18"/>
      <w:szCs w:val="18"/>
    </w:rPr>
  </w:style>
  <w:style w:type="paragraph" w:styleId="Header">
    <w:name w:val="header"/>
    <w:basedOn w:val="Normal"/>
    <w:link w:val="HeaderChar"/>
    <w:uiPriority w:val="99"/>
    <w:unhideWhenUsed/>
    <w:rsid w:val="008B2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2AFD"/>
    <w:rPr>
      <w:rFonts w:ascii="Calibri" w:eastAsia="Times New Roman" w:hAnsi="Calibri" w:cs="Times New Roman"/>
      <w:lang w:val="en-AU"/>
    </w:rPr>
  </w:style>
  <w:style w:type="character" w:styleId="CommentReference">
    <w:name w:val="annotation reference"/>
    <w:basedOn w:val="DefaultParagraphFont"/>
    <w:uiPriority w:val="99"/>
    <w:semiHidden/>
    <w:unhideWhenUsed/>
    <w:rsid w:val="008B2AFD"/>
    <w:rPr>
      <w:sz w:val="16"/>
      <w:szCs w:val="16"/>
    </w:rPr>
  </w:style>
  <w:style w:type="paragraph" w:styleId="CommentText">
    <w:name w:val="annotation text"/>
    <w:basedOn w:val="Normal"/>
    <w:link w:val="CommentTextChar"/>
    <w:uiPriority w:val="99"/>
    <w:semiHidden/>
    <w:unhideWhenUsed/>
    <w:rsid w:val="008B2AFD"/>
    <w:pPr>
      <w:spacing w:line="240" w:lineRule="auto"/>
    </w:pPr>
    <w:rPr>
      <w:sz w:val="20"/>
      <w:szCs w:val="20"/>
    </w:rPr>
  </w:style>
  <w:style w:type="character" w:customStyle="1" w:styleId="CommentTextChar">
    <w:name w:val="Comment Text Char"/>
    <w:basedOn w:val="DefaultParagraphFont"/>
    <w:link w:val="CommentText"/>
    <w:uiPriority w:val="99"/>
    <w:semiHidden/>
    <w:rsid w:val="008B2AFD"/>
    <w:rPr>
      <w:rFonts w:ascii="Calibri" w:eastAsia="Times New Roman" w:hAnsi="Calibri" w:cs="Times New Roman"/>
      <w:sz w:val="20"/>
      <w:szCs w:val="20"/>
      <w:lang w:val="en-AU"/>
    </w:rPr>
  </w:style>
  <w:style w:type="table" w:styleId="TableGrid">
    <w:name w:val="Table Grid"/>
    <w:basedOn w:val="TableNormal"/>
    <w:uiPriority w:val="39"/>
    <w:rsid w:val="008B2AFD"/>
    <w:pPr>
      <w:spacing w:line="240" w:lineRule="auto"/>
      <w:jc w:val="left"/>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B2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2AFD"/>
    <w:rPr>
      <w:rFonts w:ascii="Tahoma" w:eastAsia="Times New Roman" w:hAnsi="Tahoma" w:cs="Tahoma"/>
      <w:sz w:val="16"/>
      <w:szCs w:val="16"/>
      <w:lang w:val="en-AU"/>
    </w:rPr>
  </w:style>
  <w:style w:type="character" w:styleId="Emphasis">
    <w:name w:val="Emphasis"/>
    <w:basedOn w:val="DefaultParagraphFont"/>
    <w:uiPriority w:val="20"/>
    <w:qFormat/>
    <w:rsid w:val="00F40E2A"/>
    <w:rPr>
      <w:i/>
      <w:iCs/>
    </w:rPr>
  </w:style>
  <w:style w:type="character" w:customStyle="1" w:styleId="UnresolvedMention">
    <w:name w:val="Unresolved Mention"/>
    <w:basedOn w:val="DefaultParagraphFont"/>
    <w:uiPriority w:val="99"/>
    <w:semiHidden/>
    <w:unhideWhenUsed/>
    <w:rsid w:val="008032E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AFD"/>
    <w:pPr>
      <w:spacing w:after="200" w:line="276" w:lineRule="auto"/>
      <w:jc w:val="left"/>
    </w:pPr>
    <w:rPr>
      <w:rFonts w:ascii="Calibri" w:eastAsia="Times New Roman" w:hAnsi="Calibri" w:cs="Times New Roman"/>
      <w:lang w:val="en-AU"/>
    </w:rPr>
  </w:style>
  <w:style w:type="paragraph" w:styleId="Heading1">
    <w:name w:val="heading 1"/>
    <w:basedOn w:val="Normal"/>
    <w:next w:val="BodyText"/>
    <w:link w:val="Heading1Char"/>
    <w:uiPriority w:val="99"/>
    <w:qFormat/>
    <w:rsid w:val="008B2AFD"/>
    <w:pPr>
      <w:keepNext/>
      <w:widowControl w:val="0"/>
      <w:suppressAutoHyphens/>
      <w:spacing w:before="240" w:after="120" w:line="360" w:lineRule="auto"/>
      <w:ind w:left="1080" w:hanging="720"/>
      <w:jc w:val="both"/>
      <w:outlineLvl w:val="0"/>
    </w:pPr>
    <w:rPr>
      <w:rFonts w:ascii="Times New Roman" w:eastAsia="MS Mincho" w:hAnsi="Times New Roman"/>
      <w:b/>
      <w:bCs/>
      <w:kern w:val="1"/>
      <w:sz w:val="24"/>
      <w:szCs w:val="24"/>
    </w:rPr>
  </w:style>
  <w:style w:type="paragraph" w:styleId="Heading2">
    <w:name w:val="heading 2"/>
    <w:basedOn w:val="Normal"/>
    <w:next w:val="BodyText"/>
    <w:link w:val="Heading2Char"/>
    <w:uiPriority w:val="99"/>
    <w:qFormat/>
    <w:rsid w:val="008B2AFD"/>
    <w:pPr>
      <w:keepNext/>
      <w:widowControl w:val="0"/>
      <w:tabs>
        <w:tab w:val="num" w:pos="360"/>
      </w:tabs>
      <w:suppressAutoHyphens/>
      <w:spacing w:before="240" w:after="120" w:line="240" w:lineRule="auto"/>
      <w:jc w:val="both"/>
      <w:outlineLvl w:val="1"/>
    </w:pPr>
    <w:rPr>
      <w:rFonts w:ascii="Arial" w:eastAsia="MS Mincho" w:hAnsi="Arial"/>
      <w:b/>
      <w:bCs/>
      <w:i/>
      <w:iCs/>
      <w:kern w:val="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B2AFD"/>
    <w:rPr>
      <w:rFonts w:ascii="Times New Roman" w:eastAsia="MS Mincho" w:hAnsi="Times New Roman" w:cs="Times New Roman"/>
      <w:b/>
      <w:bCs/>
      <w:kern w:val="1"/>
      <w:sz w:val="24"/>
      <w:szCs w:val="24"/>
      <w:lang w:val="en-AU"/>
    </w:rPr>
  </w:style>
  <w:style w:type="character" w:customStyle="1" w:styleId="Heading2Char">
    <w:name w:val="Heading 2 Char"/>
    <w:basedOn w:val="DefaultParagraphFont"/>
    <w:link w:val="Heading2"/>
    <w:uiPriority w:val="99"/>
    <w:rsid w:val="008B2AFD"/>
    <w:rPr>
      <w:rFonts w:ascii="Arial" w:eastAsia="MS Mincho" w:hAnsi="Arial" w:cs="Times New Roman"/>
      <w:b/>
      <w:bCs/>
      <w:i/>
      <w:iCs/>
      <w:kern w:val="1"/>
      <w:sz w:val="28"/>
      <w:szCs w:val="28"/>
      <w:lang w:val="en-AU"/>
    </w:rPr>
  </w:style>
  <w:style w:type="paragraph" w:styleId="Footer">
    <w:name w:val="footer"/>
    <w:basedOn w:val="Normal"/>
    <w:link w:val="FooterChar"/>
    <w:uiPriority w:val="99"/>
    <w:unhideWhenUsed/>
    <w:rsid w:val="008B2AFD"/>
    <w:pPr>
      <w:tabs>
        <w:tab w:val="center" w:pos="4680"/>
        <w:tab w:val="right" w:pos="9360"/>
      </w:tabs>
      <w:spacing w:after="0" w:line="240" w:lineRule="auto"/>
    </w:pPr>
    <w:rPr>
      <w:sz w:val="20"/>
      <w:szCs w:val="20"/>
      <w:lang w:val="en-GB"/>
    </w:rPr>
  </w:style>
  <w:style w:type="character" w:customStyle="1" w:styleId="FooterChar">
    <w:name w:val="Footer Char"/>
    <w:basedOn w:val="DefaultParagraphFont"/>
    <w:link w:val="Footer"/>
    <w:uiPriority w:val="99"/>
    <w:rsid w:val="008B2AFD"/>
    <w:rPr>
      <w:rFonts w:ascii="Calibri" w:eastAsia="Times New Roman" w:hAnsi="Calibri" w:cs="Times New Roman"/>
      <w:sz w:val="20"/>
      <w:szCs w:val="20"/>
      <w:lang w:val="en-GB"/>
    </w:rPr>
  </w:style>
  <w:style w:type="paragraph" w:styleId="BodyText">
    <w:name w:val="Body Text"/>
    <w:basedOn w:val="Normal"/>
    <w:link w:val="BodyTextChar"/>
    <w:uiPriority w:val="99"/>
    <w:unhideWhenUsed/>
    <w:rsid w:val="008B2AFD"/>
    <w:pPr>
      <w:widowControl w:val="0"/>
      <w:autoSpaceDE w:val="0"/>
      <w:autoSpaceDN w:val="0"/>
      <w:adjustRightInd w:val="0"/>
      <w:spacing w:after="120" w:line="240" w:lineRule="auto"/>
      <w:jc w:val="both"/>
    </w:pPr>
    <w:rPr>
      <w:rFonts w:ascii="Arial" w:hAnsi="Arial"/>
      <w:sz w:val="24"/>
      <w:szCs w:val="20"/>
      <w:lang w:eastAsia="en-AU"/>
    </w:rPr>
  </w:style>
  <w:style w:type="character" w:customStyle="1" w:styleId="BodyTextChar">
    <w:name w:val="Body Text Char"/>
    <w:basedOn w:val="DefaultParagraphFont"/>
    <w:link w:val="BodyText"/>
    <w:uiPriority w:val="99"/>
    <w:rsid w:val="008B2AFD"/>
    <w:rPr>
      <w:rFonts w:ascii="Arial" w:eastAsia="Times New Roman" w:hAnsi="Arial" w:cs="Times New Roman"/>
      <w:sz w:val="24"/>
      <w:szCs w:val="20"/>
      <w:lang w:val="en-AU" w:eastAsia="en-AU"/>
    </w:rPr>
  </w:style>
  <w:style w:type="paragraph" w:styleId="NoSpacing">
    <w:name w:val="No Spacing"/>
    <w:uiPriority w:val="1"/>
    <w:qFormat/>
    <w:rsid w:val="008B2AFD"/>
    <w:pPr>
      <w:widowControl w:val="0"/>
      <w:autoSpaceDE w:val="0"/>
      <w:autoSpaceDN w:val="0"/>
      <w:adjustRightInd w:val="0"/>
      <w:spacing w:line="240" w:lineRule="auto"/>
      <w:ind w:left="720" w:hanging="720"/>
    </w:pPr>
    <w:rPr>
      <w:rFonts w:ascii="Arial" w:eastAsia="Times New Roman" w:hAnsi="Arial" w:cs="Times New Roman"/>
      <w:sz w:val="24"/>
      <w:szCs w:val="24"/>
      <w:lang w:val="en-AU" w:eastAsia="en-AU"/>
    </w:rPr>
  </w:style>
  <w:style w:type="paragraph" w:styleId="ListParagraph">
    <w:name w:val="List Paragraph"/>
    <w:aliases w:val="Body of text"/>
    <w:basedOn w:val="Normal"/>
    <w:link w:val="ListParagraphChar"/>
    <w:uiPriority w:val="34"/>
    <w:qFormat/>
    <w:rsid w:val="008B2AFD"/>
    <w:pPr>
      <w:ind w:left="720"/>
      <w:contextualSpacing/>
    </w:pPr>
  </w:style>
  <w:style w:type="character" w:styleId="Hyperlink">
    <w:name w:val="Hyperlink"/>
    <w:rsid w:val="008B2AFD"/>
    <w:rPr>
      <w:rFonts w:cs="Times New Roman"/>
      <w:color w:val="000080"/>
      <w:u w:val="single"/>
    </w:rPr>
  </w:style>
  <w:style w:type="character" w:customStyle="1" w:styleId="ListParagraphChar">
    <w:name w:val="List Paragraph Char"/>
    <w:aliases w:val="Body of text Char"/>
    <w:link w:val="ListParagraph"/>
    <w:uiPriority w:val="34"/>
    <w:locked/>
    <w:rsid w:val="008B2AFD"/>
    <w:rPr>
      <w:rFonts w:ascii="Calibri" w:eastAsia="Times New Roman" w:hAnsi="Calibri" w:cs="Times New Roman"/>
      <w:lang w:val="en-AU"/>
    </w:rPr>
  </w:style>
  <w:style w:type="paragraph" w:styleId="Caption">
    <w:name w:val="caption"/>
    <w:basedOn w:val="Normal"/>
    <w:next w:val="Normal"/>
    <w:uiPriority w:val="35"/>
    <w:unhideWhenUsed/>
    <w:qFormat/>
    <w:rsid w:val="008B2AFD"/>
    <w:pPr>
      <w:spacing w:line="240" w:lineRule="auto"/>
    </w:pPr>
    <w:rPr>
      <w:b/>
      <w:bCs/>
      <w:color w:val="4F81BD" w:themeColor="accent1"/>
      <w:sz w:val="18"/>
      <w:szCs w:val="18"/>
    </w:rPr>
  </w:style>
  <w:style w:type="paragraph" w:styleId="Header">
    <w:name w:val="header"/>
    <w:basedOn w:val="Normal"/>
    <w:link w:val="HeaderChar"/>
    <w:uiPriority w:val="99"/>
    <w:unhideWhenUsed/>
    <w:rsid w:val="008B2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2AFD"/>
    <w:rPr>
      <w:rFonts w:ascii="Calibri" w:eastAsia="Times New Roman" w:hAnsi="Calibri" w:cs="Times New Roman"/>
      <w:lang w:val="en-AU"/>
    </w:rPr>
  </w:style>
  <w:style w:type="character" w:styleId="CommentReference">
    <w:name w:val="annotation reference"/>
    <w:basedOn w:val="DefaultParagraphFont"/>
    <w:uiPriority w:val="99"/>
    <w:semiHidden/>
    <w:unhideWhenUsed/>
    <w:rsid w:val="008B2AFD"/>
    <w:rPr>
      <w:sz w:val="16"/>
      <w:szCs w:val="16"/>
    </w:rPr>
  </w:style>
  <w:style w:type="paragraph" w:styleId="CommentText">
    <w:name w:val="annotation text"/>
    <w:basedOn w:val="Normal"/>
    <w:link w:val="CommentTextChar"/>
    <w:uiPriority w:val="99"/>
    <w:semiHidden/>
    <w:unhideWhenUsed/>
    <w:rsid w:val="008B2AFD"/>
    <w:pPr>
      <w:spacing w:line="240" w:lineRule="auto"/>
    </w:pPr>
    <w:rPr>
      <w:sz w:val="20"/>
      <w:szCs w:val="20"/>
    </w:rPr>
  </w:style>
  <w:style w:type="character" w:customStyle="1" w:styleId="CommentTextChar">
    <w:name w:val="Comment Text Char"/>
    <w:basedOn w:val="DefaultParagraphFont"/>
    <w:link w:val="CommentText"/>
    <w:uiPriority w:val="99"/>
    <w:semiHidden/>
    <w:rsid w:val="008B2AFD"/>
    <w:rPr>
      <w:rFonts w:ascii="Calibri" w:eastAsia="Times New Roman" w:hAnsi="Calibri" w:cs="Times New Roman"/>
      <w:sz w:val="20"/>
      <w:szCs w:val="20"/>
      <w:lang w:val="en-AU"/>
    </w:rPr>
  </w:style>
  <w:style w:type="table" w:styleId="TableGrid">
    <w:name w:val="Table Grid"/>
    <w:basedOn w:val="TableNormal"/>
    <w:uiPriority w:val="39"/>
    <w:rsid w:val="008B2AFD"/>
    <w:pPr>
      <w:spacing w:line="240" w:lineRule="auto"/>
      <w:jc w:val="left"/>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B2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2AFD"/>
    <w:rPr>
      <w:rFonts w:ascii="Tahoma" w:eastAsia="Times New Roman" w:hAnsi="Tahoma" w:cs="Tahoma"/>
      <w:sz w:val="16"/>
      <w:szCs w:val="16"/>
      <w:lang w:val="en-AU"/>
    </w:rPr>
  </w:style>
  <w:style w:type="character" w:styleId="Emphasis">
    <w:name w:val="Emphasis"/>
    <w:basedOn w:val="DefaultParagraphFont"/>
    <w:uiPriority w:val="20"/>
    <w:qFormat/>
    <w:rsid w:val="00F40E2A"/>
    <w:rPr>
      <w:i/>
      <w:iCs/>
    </w:rPr>
  </w:style>
  <w:style w:type="character" w:customStyle="1" w:styleId="UnresolvedMention">
    <w:name w:val="Unresolved Mention"/>
    <w:basedOn w:val="DefaultParagraphFont"/>
    <w:uiPriority w:val="99"/>
    <w:semiHidden/>
    <w:unhideWhenUsed/>
    <w:rsid w:val="008032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yogi.17020154014@mhs.unesa.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505A-10CE-4BC5-A068-F88A6BC26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5989</Words>
  <Characters>3414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UNESA MANDARIN - Surabaya</Company>
  <LinksUpToDate>false</LinksUpToDate>
  <CharactersWithSpaces>40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ckup.plan</dc:creator>
  <cp:lastModifiedBy>ALI</cp:lastModifiedBy>
  <cp:revision>5</cp:revision>
  <dcterms:created xsi:type="dcterms:W3CDTF">2021-05-06T06:33:00Z</dcterms:created>
  <dcterms:modified xsi:type="dcterms:W3CDTF">2021-05-06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11feba-0d58-35b4-b34c-64f0d19a3144</vt:lpwstr>
  </property>
  <property fmtid="{D5CDD505-2E9C-101B-9397-08002B2CF9AE}" pid="24" name="Mendeley Citation Style_1">
    <vt:lpwstr>http://www.zotero.org/styles/apa</vt:lpwstr>
  </property>
</Properties>
</file>